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805B1" w14:textId="60FD81BA" w:rsidR="008B2A1D" w:rsidRDefault="008B2A1D" w:rsidP="00DC793A">
      <w:pPr>
        <w:spacing w:line="480" w:lineRule="auto"/>
        <w:jc w:val="center"/>
        <w:rPr>
          <w:rFonts w:ascii="Arial" w:hAnsi="Arial" w:cs="Arial"/>
          <w:b/>
          <w:bCs/>
          <w:sz w:val="28"/>
          <w:szCs w:val="28"/>
        </w:rPr>
      </w:pPr>
      <w:r w:rsidRPr="009A6840">
        <w:rPr>
          <w:rFonts w:ascii="Arial" w:hAnsi="Arial" w:cs="Arial"/>
          <w:b/>
          <w:bCs/>
          <w:sz w:val="28"/>
          <w:szCs w:val="28"/>
        </w:rPr>
        <w:t>Supplementary Information</w:t>
      </w:r>
    </w:p>
    <w:p w14:paraId="6DFD272C" w14:textId="7D040C1A" w:rsidR="006A0A65" w:rsidRPr="00AA05E2" w:rsidRDefault="00AA05E2" w:rsidP="00AA05E2">
      <w:pPr>
        <w:spacing w:line="480" w:lineRule="auto"/>
        <w:jc w:val="center"/>
        <w:rPr>
          <w:rFonts w:ascii="Arial" w:hAnsi="Arial" w:cs="Arial"/>
          <w:b/>
          <w:bCs/>
          <w:sz w:val="28"/>
          <w:szCs w:val="28"/>
        </w:rPr>
      </w:pPr>
      <w:r w:rsidRPr="0032407A">
        <w:rPr>
          <w:rFonts w:ascii="Arial" w:hAnsi="Arial" w:cs="Arial"/>
          <w:b/>
          <w:bCs/>
          <w:sz w:val="28"/>
          <w:szCs w:val="28"/>
        </w:rPr>
        <w:t xml:space="preserve">Predicting </w:t>
      </w:r>
      <w:r>
        <w:rPr>
          <w:rFonts w:ascii="Arial" w:hAnsi="Arial" w:cs="Arial"/>
          <w:b/>
          <w:bCs/>
          <w:sz w:val="28"/>
          <w:szCs w:val="28"/>
        </w:rPr>
        <w:t>h</w:t>
      </w:r>
      <w:r w:rsidRPr="0032407A">
        <w:rPr>
          <w:rFonts w:ascii="Arial" w:hAnsi="Arial" w:cs="Arial"/>
          <w:b/>
          <w:bCs/>
          <w:sz w:val="28"/>
          <w:szCs w:val="28"/>
        </w:rPr>
        <w:t xml:space="preserve">ydrogen </w:t>
      </w:r>
      <w:r>
        <w:rPr>
          <w:rFonts w:ascii="Arial" w:hAnsi="Arial" w:cs="Arial"/>
          <w:b/>
          <w:bCs/>
          <w:sz w:val="28"/>
          <w:szCs w:val="28"/>
        </w:rPr>
        <w:t>d</w:t>
      </w:r>
      <w:r w:rsidRPr="0032407A">
        <w:rPr>
          <w:rFonts w:ascii="Arial" w:hAnsi="Arial" w:cs="Arial"/>
          <w:b/>
          <w:bCs/>
          <w:sz w:val="28"/>
          <w:szCs w:val="28"/>
        </w:rPr>
        <w:t xml:space="preserve">iffusion in </w:t>
      </w:r>
      <w:r>
        <w:rPr>
          <w:rFonts w:ascii="Arial" w:hAnsi="Arial" w:cs="Arial"/>
          <w:b/>
          <w:bCs/>
          <w:sz w:val="28"/>
          <w:szCs w:val="28"/>
        </w:rPr>
        <w:t>r</w:t>
      </w:r>
      <w:r w:rsidRPr="0032407A">
        <w:rPr>
          <w:rFonts w:ascii="Arial" w:hAnsi="Arial" w:cs="Arial"/>
          <w:b/>
          <w:bCs/>
          <w:sz w:val="28"/>
          <w:szCs w:val="28"/>
        </w:rPr>
        <w:t xml:space="preserve">andom </w:t>
      </w:r>
      <w:r>
        <w:rPr>
          <w:rFonts w:ascii="Arial" w:hAnsi="Arial" w:cs="Arial"/>
          <w:b/>
          <w:bCs/>
          <w:sz w:val="28"/>
          <w:szCs w:val="28"/>
        </w:rPr>
        <w:t>a</w:t>
      </w:r>
      <w:r w:rsidRPr="0032407A">
        <w:rPr>
          <w:rFonts w:ascii="Arial" w:hAnsi="Arial" w:cs="Arial"/>
          <w:b/>
          <w:bCs/>
          <w:sz w:val="28"/>
          <w:szCs w:val="28"/>
        </w:rPr>
        <w:t xml:space="preserve">lloys </w:t>
      </w:r>
      <w:r>
        <w:rPr>
          <w:rFonts w:ascii="Arial" w:hAnsi="Arial" w:cs="Arial"/>
          <w:b/>
          <w:bCs/>
          <w:sz w:val="28"/>
          <w:szCs w:val="28"/>
        </w:rPr>
        <w:t>u</w:t>
      </w:r>
      <w:r w:rsidRPr="0032407A">
        <w:rPr>
          <w:rFonts w:ascii="Arial" w:hAnsi="Arial" w:cs="Arial"/>
          <w:b/>
          <w:bCs/>
          <w:sz w:val="28"/>
          <w:szCs w:val="28"/>
        </w:rPr>
        <w:t xml:space="preserve">sing </w:t>
      </w:r>
      <w:r>
        <w:rPr>
          <w:rFonts w:ascii="Arial" w:hAnsi="Arial" w:cs="Arial"/>
          <w:b/>
          <w:bCs/>
          <w:sz w:val="28"/>
          <w:szCs w:val="28"/>
        </w:rPr>
        <w:t>m</w:t>
      </w:r>
      <w:r w:rsidRPr="0032407A">
        <w:rPr>
          <w:rFonts w:ascii="Arial" w:hAnsi="Arial" w:cs="Arial"/>
          <w:b/>
          <w:bCs/>
          <w:sz w:val="28"/>
          <w:szCs w:val="28"/>
        </w:rPr>
        <w:t>achine-</w:t>
      </w:r>
      <w:r>
        <w:rPr>
          <w:rFonts w:ascii="Arial" w:hAnsi="Arial" w:cs="Arial"/>
          <w:b/>
          <w:bCs/>
          <w:sz w:val="28"/>
          <w:szCs w:val="28"/>
        </w:rPr>
        <w:t>l</w:t>
      </w:r>
      <w:r w:rsidRPr="0032407A">
        <w:rPr>
          <w:rFonts w:ascii="Arial" w:hAnsi="Arial" w:cs="Arial"/>
          <w:b/>
          <w:bCs/>
          <w:sz w:val="28"/>
          <w:szCs w:val="28"/>
        </w:rPr>
        <w:t xml:space="preserve">earning </w:t>
      </w:r>
      <w:r>
        <w:rPr>
          <w:rFonts w:ascii="Arial" w:hAnsi="Arial" w:cs="Arial"/>
          <w:b/>
          <w:bCs/>
          <w:sz w:val="28"/>
          <w:szCs w:val="28"/>
        </w:rPr>
        <w:t>p</w:t>
      </w:r>
      <w:r w:rsidRPr="0032407A">
        <w:rPr>
          <w:rFonts w:ascii="Arial" w:hAnsi="Arial" w:cs="Arial"/>
          <w:b/>
          <w:bCs/>
          <w:sz w:val="28"/>
          <w:szCs w:val="28"/>
        </w:rPr>
        <w:t xml:space="preserve">otentials: A </w:t>
      </w:r>
      <w:r>
        <w:rPr>
          <w:rFonts w:ascii="Arial" w:hAnsi="Arial" w:cs="Arial"/>
          <w:b/>
          <w:bCs/>
          <w:sz w:val="28"/>
          <w:szCs w:val="28"/>
        </w:rPr>
        <w:t>c</w:t>
      </w:r>
      <w:r w:rsidRPr="0032407A">
        <w:rPr>
          <w:rFonts w:ascii="Arial" w:hAnsi="Arial" w:cs="Arial"/>
          <w:b/>
          <w:bCs/>
          <w:sz w:val="28"/>
          <w:szCs w:val="28"/>
        </w:rPr>
        <w:t xml:space="preserve">ase </w:t>
      </w:r>
      <w:r>
        <w:rPr>
          <w:rFonts w:ascii="Arial" w:hAnsi="Arial" w:cs="Arial"/>
          <w:b/>
          <w:bCs/>
          <w:sz w:val="28"/>
          <w:szCs w:val="28"/>
        </w:rPr>
        <w:t>s</w:t>
      </w:r>
      <w:r w:rsidRPr="0032407A">
        <w:rPr>
          <w:rFonts w:ascii="Arial" w:hAnsi="Arial" w:cs="Arial"/>
          <w:b/>
          <w:bCs/>
          <w:sz w:val="28"/>
          <w:szCs w:val="28"/>
        </w:rPr>
        <w:t>tudy on Ni</w:t>
      </w:r>
      <w:r>
        <w:rPr>
          <w:rFonts w:ascii="Arial" w:hAnsi="Arial" w:cs="Arial"/>
          <w:b/>
          <w:bCs/>
          <w:sz w:val="28"/>
          <w:szCs w:val="28"/>
        </w:rPr>
        <w:t>–</w:t>
      </w:r>
      <w:r w:rsidRPr="0032407A">
        <w:rPr>
          <w:rFonts w:ascii="Arial" w:hAnsi="Arial" w:cs="Arial"/>
          <w:b/>
          <w:bCs/>
          <w:sz w:val="28"/>
          <w:szCs w:val="28"/>
        </w:rPr>
        <w:t>Mn</w:t>
      </w:r>
    </w:p>
    <w:p w14:paraId="2ABBA5D6" w14:textId="77777777" w:rsidR="0048337F" w:rsidRPr="00B26379" w:rsidRDefault="0048337F" w:rsidP="0048337F">
      <w:pPr>
        <w:spacing w:line="480" w:lineRule="auto"/>
        <w:jc w:val="center"/>
        <w:rPr>
          <w:rFonts w:ascii="Arial" w:hAnsi="Arial" w:cs="Arial"/>
          <w:sz w:val="24"/>
          <w:szCs w:val="24"/>
        </w:rPr>
      </w:pPr>
      <w:r w:rsidRPr="00B26379">
        <w:rPr>
          <w:rFonts w:ascii="Arial" w:hAnsi="Arial" w:cs="Arial" w:hint="eastAsia"/>
          <w:sz w:val="24"/>
          <w:szCs w:val="24"/>
        </w:rPr>
        <w:t>K</w:t>
      </w:r>
      <w:r w:rsidRPr="00B26379">
        <w:rPr>
          <w:rFonts w:ascii="Arial" w:hAnsi="Arial" w:cs="Arial"/>
          <w:sz w:val="24"/>
          <w:szCs w:val="24"/>
        </w:rPr>
        <w:t>azuma Ito</w:t>
      </w:r>
      <w:r w:rsidRPr="00B26379">
        <w:rPr>
          <w:rFonts w:ascii="Arial" w:hAnsi="Arial" w:cs="Arial"/>
          <w:sz w:val="24"/>
          <w:szCs w:val="24"/>
          <w:vertAlign w:val="superscript"/>
        </w:rPr>
        <w:t xml:space="preserve"> a</w:t>
      </w:r>
      <w:r w:rsidRPr="00B26379">
        <w:rPr>
          <w:rFonts w:ascii="Arial" w:hAnsi="Arial" w:cs="Arial"/>
          <w:sz w:val="24"/>
          <w:szCs w:val="24"/>
        </w:rPr>
        <w:t>, Naoki Matsumura</w:t>
      </w:r>
      <w:r w:rsidRPr="00B26379">
        <w:rPr>
          <w:rFonts w:ascii="Arial" w:hAnsi="Arial" w:cs="Arial"/>
          <w:sz w:val="24"/>
          <w:szCs w:val="24"/>
          <w:vertAlign w:val="superscript"/>
        </w:rPr>
        <w:t xml:space="preserve"> </w:t>
      </w:r>
      <w:r w:rsidRPr="00B26379">
        <w:rPr>
          <w:rFonts w:ascii="Arial" w:hAnsi="Arial" w:cs="Arial" w:hint="eastAsia"/>
          <w:sz w:val="24"/>
          <w:szCs w:val="24"/>
          <w:vertAlign w:val="superscript"/>
        </w:rPr>
        <w:t>b</w:t>
      </w:r>
      <w:r w:rsidRPr="00B26379">
        <w:rPr>
          <w:rFonts w:ascii="Arial" w:hAnsi="Arial" w:cs="Arial" w:hint="eastAsia"/>
          <w:sz w:val="24"/>
          <w:szCs w:val="24"/>
        </w:rPr>
        <w:t>,</w:t>
      </w:r>
      <w:r w:rsidRPr="00B26379">
        <w:rPr>
          <w:rFonts w:ascii="Arial" w:hAnsi="Arial" w:cs="Arial"/>
          <w:sz w:val="24"/>
          <w:szCs w:val="24"/>
        </w:rPr>
        <w:t xml:space="preserve"> Yuto </w:t>
      </w:r>
      <w:proofErr w:type="spellStart"/>
      <w:r w:rsidRPr="00B26379">
        <w:rPr>
          <w:rFonts w:ascii="Arial" w:hAnsi="Arial" w:cs="Arial"/>
          <w:sz w:val="24"/>
          <w:szCs w:val="24"/>
        </w:rPr>
        <w:t>Iwasaki</w:t>
      </w:r>
      <w:r w:rsidRPr="00B26379">
        <w:rPr>
          <w:rFonts w:ascii="Arial" w:hAnsi="Arial" w:cs="Arial" w:hint="eastAsia"/>
          <w:sz w:val="24"/>
          <w:szCs w:val="24"/>
          <w:vertAlign w:val="superscript"/>
        </w:rPr>
        <w:t>b</w:t>
      </w:r>
      <w:proofErr w:type="spellEnd"/>
      <w:r w:rsidRPr="00B26379">
        <w:rPr>
          <w:rFonts w:ascii="Arial" w:hAnsi="Arial" w:cs="Arial"/>
          <w:sz w:val="24"/>
          <w:szCs w:val="24"/>
        </w:rPr>
        <w:t>, Yasufumi Sakai</w:t>
      </w:r>
      <w:r w:rsidRPr="00B26379">
        <w:rPr>
          <w:rFonts w:ascii="Arial" w:hAnsi="Arial" w:cs="Arial"/>
          <w:sz w:val="24"/>
          <w:szCs w:val="24"/>
          <w:vertAlign w:val="superscript"/>
        </w:rPr>
        <w:t xml:space="preserve"> </w:t>
      </w:r>
      <w:r w:rsidRPr="00B26379">
        <w:rPr>
          <w:rFonts w:ascii="Arial" w:hAnsi="Arial" w:cs="Arial" w:hint="eastAsia"/>
          <w:sz w:val="24"/>
          <w:szCs w:val="24"/>
          <w:vertAlign w:val="superscript"/>
        </w:rPr>
        <w:t>b</w:t>
      </w:r>
      <w:r w:rsidRPr="00B26379">
        <w:rPr>
          <w:rFonts w:ascii="Arial" w:hAnsi="Arial" w:cs="Arial"/>
          <w:sz w:val="24"/>
          <w:szCs w:val="24"/>
        </w:rPr>
        <w:t xml:space="preserve">, </w:t>
      </w:r>
      <w:proofErr w:type="spellStart"/>
      <w:r w:rsidRPr="00B26379">
        <w:rPr>
          <w:rFonts w:ascii="Arial" w:hAnsi="Arial" w:cs="Arial"/>
          <w:sz w:val="24"/>
          <w:szCs w:val="24"/>
        </w:rPr>
        <w:t>Misaho</w:t>
      </w:r>
      <w:proofErr w:type="spellEnd"/>
      <w:r w:rsidRPr="00B26379">
        <w:rPr>
          <w:rFonts w:ascii="Arial" w:hAnsi="Arial" w:cs="Arial"/>
          <w:sz w:val="24"/>
          <w:szCs w:val="24"/>
        </w:rPr>
        <w:t xml:space="preserve"> Yamamura</w:t>
      </w:r>
      <w:r w:rsidRPr="00B26379">
        <w:rPr>
          <w:rFonts w:ascii="Arial" w:hAnsi="Arial" w:cs="Arial"/>
          <w:sz w:val="24"/>
          <w:szCs w:val="24"/>
          <w:vertAlign w:val="superscript"/>
        </w:rPr>
        <w:t xml:space="preserve"> </w:t>
      </w:r>
      <w:r w:rsidRPr="00B26379">
        <w:rPr>
          <w:rFonts w:ascii="Arial" w:hAnsi="Arial" w:cs="Arial" w:hint="eastAsia"/>
          <w:sz w:val="24"/>
          <w:szCs w:val="24"/>
          <w:vertAlign w:val="superscript"/>
        </w:rPr>
        <w:t>c</w:t>
      </w:r>
      <w:r w:rsidRPr="00B26379">
        <w:rPr>
          <w:rFonts w:ascii="Arial" w:hAnsi="Arial" w:cs="Arial"/>
          <w:sz w:val="24"/>
          <w:szCs w:val="24"/>
        </w:rPr>
        <w:t xml:space="preserve">, </w:t>
      </w:r>
      <w:proofErr w:type="spellStart"/>
      <w:r w:rsidRPr="00B26379">
        <w:rPr>
          <w:rFonts w:ascii="Arial" w:hAnsi="Arial" w:cs="Arial"/>
          <w:sz w:val="24"/>
          <w:szCs w:val="24"/>
        </w:rPr>
        <w:t>Tomohiko</w:t>
      </w:r>
      <w:proofErr w:type="spellEnd"/>
      <w:r w:rsidRPr="00B26379">
        <w:rPr>
          <w:rFonts w:ascii="Arial" w:hAnsi="Arial" w:cs="Arial"/>
          <w:sz w:val="24"/>
          <w:szCs w:val="24"/>
        </w:rPr>
        <w:t xml:space="preserve"> </w:t>
      </w:r>
      <w:proofErr w:type="spellStart"/>
      <w:r w:rsidRPr="00B26379">
        <w:rPr>
          <w:rFonts w:ascii="Arial" w:hAnsi="Arial" w:cs="Arial"/>
          <w:sz w:val="24"/>
          <w:szCs w:val="24"/>
        </w:rPr>
        <w:t>Omura</w:t>
      </w:r>
      <w:proofErr w:type="spellEnd"/>
      <w:r w:rsidRPr="00B26379">
        <w:rPr>
          <w:rFonts w:ascii="Arial" w:hAnsi="Arial" w:cs="Arial"/>
          <w:sz w:val="24"/>
          <w:szCs w:val="24"/>
          <w:vertAlign w:val="superscript"/>
        </w:rPr>
        <w:t xml:space="preserve"> </w:t>
      </w:r>
      <w:r w:rsidRPr="00B26379">
        <w:rPr>
          <w:rFonts w:ascii="Arial" w:hAnsi="Arial" w:cs="Arial" w:hint="eastAsia"/>
          <w:sz w:val="24"/>
          <w:szCs w:val="24"/>
          <w:vertAlign w:val="superscript"/>
        </w:rPr>
        <w:t>c</w:t>
      </w:r>
      <w:r w:rsidRPr="00B26379">
        <w:rPr>
          <w:rFonts w:ascii="Arial" w:hAnsi="Arial" w:cs="Arial"/>
          <w:sz w:val="24"/>
          <w:szCs w:val="24"/>
        </w:rPr>
        <w:t>, Junichiro </w:t>
      </w:r>
      <w:proofErr w:type="spellStart"/>
      <w:r w:rsidRPr="00B26379">
        <w:rPr>
          <w:rFonts w:ascii="Arial" w:hAnsi="Arial" w:cs="Arial"/>
          <w:sz w:val="24"/>
          <w:szCs w:val="24"/>
        </w:rPr>
        <w:t>Yamabe</w:t>
      </w:r>
      <w:proofErr w:type="spellEnd"/>
      <w:r w:rsidRPr="00B26379">
        <w:rPr>
          <w:rFonts w:ascii="Arial" w:hAnsi="Arial" w:cs="Arial"/>
          <w:sz w:val="24"/>
          <w:szCs w:val="24"/>
          <w:vertAlign w:val="superscript"/>
        </w:rPr>
        <w:t xml:space="preserve"> </w:t>
      </w:r>
      <w:r w:rsidRPr="00B26379">
        <w:rPr>
          <w:rFonts w:ascii="Arial" w:hAnsi="Arial" w:cs="Arial" w:hint="eastAsia"/>
          <w:sz w:val="24"/>
          <w:szCs w:val="24"/>
          <w:vertAlign w:val="superscript"/>
        </w:rPr>
        <w:t>d</w:t>
      </w:r>
      <w:r w:rsidRPr="00B26379">
        <w:rPr>
          <w:rFonts w:ascii="Arial" w:hAnsi="Arial" w:cs="Arial"/>
          <w:sz w:val="24"/>
          <w:szCs w:val="24"/>
        </w:rPr>
        <w:t>, </w:t>
      </w:r>
      <w:proofErr w:type="spellStart"/>
      <w:r w:rsidRPr="00B26379">
        <w:rPr>
          <w:rFonts w:ascii="Arial" w:hAnsi="Arial" w:cs="Arial"/>
          <w:sz w:val="24"/>
          <w:szCs w:val="24"/>
        </w:rPr>
        <w:t>Hisao</w:t>
      </w:r>
      <w:proofErr w:type="spellEnd"/>
      <w:r w:rsidRPr="00B26379">
        <w:rPr>
          <w:rFonts w:ascii="Arial" w:hAnsi="Arial" w:cs="Arial"/>
          <w:sz w:val="24"/>
          <w:szCs w:val="24"/>
        </w:rPr>
        <w:t xml:space="preserve"> Matsunaga</w:t>
      </w:r>
      <w:r w:rsidRPr="00B26379">
        <w:rPr>
          <w:rFonts w:ascii="Arial" w:hAnsi="Arial" w:cs="Arial"/>
          <w:sz w:val="24"/>
          <w:szCs w:val="24"/>
          <w:vertAlign w:val="superscript"/>
        </w:rPr>
        <w:t xml:space="preserve"> e f g</w:t>
      </w:r>
    </w:p>
    <w:p w14:paraId="7BD5D755" w14:textId="77777777" w:rsidR="0048337F" w:rsidRPr="00B26379" w:rsidRDefault="0048337F" w:rsidP="0048337F">
      <w:pPr>
        <w:spacing w:line="480" w:lineRule="auto"/>
        <w:jc w:val="center"/>
        <w:rPr>
          <w:rFonts w:ascii="Arial" w:hAnsi="Arial" w:cs="Arial"/>
          <w:sz w:val="24"/>
          <w:szCs w:val="24"/>
        </w:rPr>
      </w:pPr>
    </w:p>
    <w:p w14:paraId="55B2DADA" w14:textId="77777777" w:rsidR="0048337F" w:rsidRPr="00B26379" w:rsidRDefault="0048337F" w:rsidP="0048337F">
      <w:pPr>
        <w:spacing w:line="480" w:lineRule="auto"/>
        <w:rPr>
          <w:rFonts w:ascii="Arial" w:hAnsi="Arial" w:cs="Arial"/>
          <w:i/>
          <w:iCs/>
          <w:sz w:val="24"/>
          <w:szCs w:val="24"/>
          <w:vertAlign w:val="superscript"/>
        </w:rPr>
      </w:pPr>
    </w:p>
    <w:p w14:paraId="4982CA84" w14:textId="77777777" w:rsidR="0048337F" w:rsidRPr="00B26379" w:rsidRDefault="0048337F" w:rsidP="0048337F">
      <w:pPr>
        <w:rPr>
          <w:rFonts w:ascii="Arial" w:hAnsi="Arial" w:cs="Arial"/>
          <w:sz w:val="24"/>
          <w:szCs w:val="24"/>
        </w:rPr>
      </w:pPr>
      <w:proofErr w:type="spellStart"/>
      <w:r w:rsidRPr="00B26379">
        <w:rPr>
          <w:rFonts w:ascii="Arial" w:hAnsi="Arial" w:cs="Arial"/>
          <w:sz w:val="24"/>
          <w:szCs w:val="24"/>
          <w:vertAlign w:val="superscript"/>
        </w:rPr>
        <w:t>a</w:t>
      </w:r>
      <w:r w:rsidRPr="00B26379">
        <w:rPr>
          <w:rFonts w:ascii="Arial" w:hAnsi="Arial" w:cs="Arial"/>
          <w:sz w:val="24"/>
          <w:szCs w:val="24"/>
        </w:rPr>
        <w:t>Advanced</w:t>
      </w:r>
      <w:proofErr w:type="spellEnd"/>
      <w:r w:rsidRPr="00B26379">
        <w:rPr>
          <w:rFonts w:ascii="Arial" w:hAnsi="Arial" w:cs="Arial"/>
          <w:sz w:val="24"/>
          <w:szCs w:val="24"/>
        </w:rPr>
        <w:t xml:space="preserve"> Technology Research Laboratories, Nippon Steel Corporation, 20-1, </w:t>
      </w:r>
      <w:proofErr w:type="spellStart"/>
      <w:r w:rsidRPr="00B26379">
        <w:rPr>
          <w:rFonts w:ascii="Arial" w:hAnsi="Arial" w:cs="Arial"/>
          <w:sz w:val="24"/>
          <w:szCs w:val="24"/>
        </w:rPr>
        <w:t>Shintomi</w:t>
      </w:r>
      <w:proofErr w:type="spellEnd"/>
      <w:r w:rsidRPr="00B26379">
        <w:rPr>
          <w:rFonts w:ascii="Arial" w:hAnsi="Arial" w:cs="Arial"/>
          <w:sz w:val="24"/>
          <w:szCs w:val="24"/>
        </w:rPr>
        <w:t xml:space="preserve">, </w:t>
      </w:r>
      <w:proofErr w:type="spellStart"/>
      <w:r w:rsidRPr="00B26379">
        <w:rPr>
          <w:rFonts w:ascii="Arial" w:hAnsi="Arial" w:cs="Arial"/>
          <w:sz w:val="24"/>
          <w:szCs w:val="24"/>
        </w:rPr>
        <w:t>Futtsu</w:t>
      </w:r>
      <w:proofErr w:type="spellEnd"/>
      <w:r w:rsidRPr="00B26379">
        <w:rPr>
          <w:rFonts w:ascii="Arial" w:hAnsi="Arial" w:cs="Arial"/>
          <w:sz w:val="24"/>
          <w:szCs w:val="24"/>
        </w:rPr>
        <w:t xml:space="preserve"> city, Chiba 293-8511, Japan</w:t>
      </w:r>
    </w:p>
    <w:p w14:paraId="39A00451" w14:textId="77777777" w:rsidR="0048337F" w:rsidRPr="00B26379" w:rsidRDefault="0048337F" w:rsidP="0048337F">
      <w:pPr>
        <w:rPr>
          <w:rFonts w:ascii="Arial" w:hAnsi="Arial" w:cs="Arial"/>
          <w:sz w:val="24"/>
          <w:szCs w:val="24"/>
        </w:rPr>
      </w:pPr>
      <w:r w:rsidRPr="00B26379">
        <w:rPr>
          <w:rFonts w:ascii="Arial" w:hAnsi="Arial" w:cs="Arial" w:hint="eastAsia"/>
          <w:sz w:val="24"/>
          <w:szCs w:val="24"/>
          <w:vertAlign w:val="superscript"/>
        </w:rPr>
        <w:t>b</w:t>
      </w:r>
      <w:r w:rsidRPr="00B26379">
        <w:rPr>
          <w:rFonts w:ascii="Arial" w:hAnsi="Arial" w:cs="Arial"/>
          <w:sz w:val="24"/>
          <w:szCs w:val="24"/>
          <w:vertAlign w:val="superscript"/>
        </w:rPr>
        <w:t xml:space="preserve"> </w:t>
      </w:r>
      <w:r w:rsidRPr="00B26379">
        <w:rPr>
          <w:rFonts w:ascii="Arial" w:hAnsi="Arial" w:cs="Arial"/>
          <w:sz w:val="24"/>
          <w:szCs w:val="24"/>
        </w:rPr>
        <w:t xml:space="preserve">Fujitsu Research, Fujitsu Limited, 4-1-1, </w:t>
      </w:r>
      <w:proofErr w:type="spellStart"/>
      <w:r w:rsidRPr="00B26379">
        <w:rPr>
          <w:rFonts w:ascii="Arial" w:hAnsi="Arial" w:cs="Arial"/>
          <w:sz w:val="24"/>
          <w:szCs w:val="24"/>
        </w:rPr>
        <w:t>Kamiodanaka</w:t>
      </w:r>
      <w:proofErr w:type="spellEnd"/>
      <w:r w:rsidRPr="00B26379">
        <w:rPr>
          <w:rFonts w:ascii="Arial" w:hAnsi="Arial" w:cs="Arial"/>
          <w:sz w:val="24"/>
          <w:szCs w:val="24"/>
        </w:rPr>
        <w:t>, Nakahara-</w:t>
      </w:r>
      <w:proofErr w:type="spellStart"/>
      <w:r w:rsidRPr="00B26379">
        <w:rPr>
          <w:rFonts w:ascii="Arial" w:hAnsi="Arial" w:cs="Arial"/>
          <w:sz w:val="24"/>
          <w:szCs w:val="24"/>
        </w:rPr>
        <w:t>ku</w:t>
      </w:r>
      <w:proofErr w:type="spellEnd"/>
      <w:r w:rsidRPr="00B26379">
        <w:rPr>
          <w:rFonts w:ascii="Arial" w:hAnsi="Arial" w:cs="Arial"/>
          <w:sz w:val="24"/>
          <w:szCs w:val="24"/>
        </w:rPr>
        <w:t>, Kawasaki, Kanagawa 211-8588, Japan</w:t>
      </w:r>
    </w:p>
    <w:p w14:paraId="4AD27383" w14:textId="77777777" w:rsidR="0048337F" w:rsidRPr="00B26379" w:rsidRDefault="0048337F" w:rsidP="0048337F">
      <w:pPr>
        <w:rPr>
          <w:rFonts w:ascii="Arial" w:hAnsi="Arial" w:cs="Arial"/>
          <w:sz w:val="24"/>
          <w:szCs w:val="24"/>
        </w:rPr>
      </w:pPr>
      <w:proofErr w:type="spellStart"/>
      <w:r w:rsidRPr="00B26379">
        <w:rPr>
          <w:rFonts w:ascii="Arial" w:hAnsi="Arial" w:cs="Arial" w:hint="eastAsia"/>
          <w:sz w:val="24"/>
          <w:szCs w:val="24"/>
          <w:vertAlign w:val="superscript"/>
        </w:rPr>
        <w:t>c</w:t>
      </w:r>
      <w:r w:rsidRPr="00B26379">
        <w:rPr>
          <w:rFonts w:ascii="Arial" w:hAnsi="Arial" w:cs="Arial"/>
          <w:sz w:val="24"/>
          <w:szCs w:val="24"/>
        </w:rPr>
        <w:t>Steel</w:t>
      </w:r>
      <w:proofErr w:type="spellEnd"/>
      <w:r w:rsidRPr="00B26379">
        <w:rPr>
          <w:rFonts w:ascii="Arial" w:hAnsi="Arial" w:cs="Arial"/>
          <w:sz w:val="24"/>
          <w:szCs w:val="24"/>
        </w:rPr>
        <w:t xml:space="preserve"> Research Laboratories, Nippon Steel Corporation, 20-1, </w:t>
      </w:r>
      <w:proofErr w:type="spellStart"/>
      <w:r w:rsidRPr="00B26379">
        <w:rPr>
          <w:rFonts w:ascii="Arial" w:hAnsi="Arial" w:cs="Arial"/>
          <w:sz w:val="24"/>
          <w:szCs w:val="24"/>
        </w:rPr>
        <w:t>Shintomi</w:t>
      </w:r>
      <w:proofErr w:type="spellEnd"/>
      <w:r w:rsidRPr="00B26379">
        <w:rPr>
          <w:rFonts w:ascii="Arial" w:hAnsi="Arial" w:cs="Arial"/>
          <w:sz w:val="24"/>
          <w:szCs w:val="24"/>
        </w:rPr>
        <w:t xml:space="preserve">, </w:t>
      </w:r>
      <w:proofErr w:type="spellStart"/>
      <w:r w:rsidRPr="00B26379">
        <w:rPr>
          <w:rFonts w:ascii="Arial" w:hAnsi="Arial" w:cs="Arial"/>
          <w:sz w:val="24"/>
          <w:szCs w:val="24"/>
        </w:rPr>
        <w:t>Futtsu</w:t>
      </w:r>
      <w:proofErr w:type="spellEnd"/>
      <w:r w:rsidRPr="00B26379">
        <w:rPr>
          <w:rFonts w:ascii="Arial" w:hAnsi="Arial" w:cs="Arial"/>
          <w:sz w:val="24"/>
          <w:szCs w:val="24"/>
        </w:rPr>
        <w:t xml:space="preserve"> city, Chiba 293-8511, Japan</w:t>
      </w:r>
    </w:p>
    <w:p w14:paraId="06A64B80" w14:textId="77777777" w:rsidR="0048337F" w:rsidRPr="00B26379" w:rsidRDefault="0048337F" w:rsidP="0048337F">
      <w:pPr>
        <w:rPr>
          <w:rFonts w:ascii="Arial" w:hAnsi="Arial" w:cs="Arial"/>
          <w:sz w:val="24"/>
          <w:szCs w:val="24"/>
        </w:rPr>
      </w:pPr>
      <w:proofErr w:type="spellStart"/>
      <w:r w:rsidRPr="00B26379">
        <w:rPr>
          <w:rFonts w:ascii="Arial" w:hAnsi="Arial" w:cs="Arial" w:hint="eastAsia"/>
          <w:sz w:val="24"/>
          <w:szCs w:val="24"/>
          <w:vertAlign w:val="superscript"/>
        </w:rPr>
        <w:t>d</w:t>
      </w:r>
      <w:r w:rsidRPr="00B26379">
        <w:rPr>
          <w:rFonts w:ascii="Arial" w:hAnsi="Arial" w:cs="Arial"/>
          <w:sz w:val="24"/>
          <w:szCs w:val="24"/>
        </w:rPr>
        <w:t>Department</w:t>
      </w:r>
      <w:proofErr w:type="spellEnd"/>
      <w:r w:rsidRPr="00B26379">
        <w:rPr>
          <w:rFonts w:ascii="Arial" w:hAnsi="Arial" w:cs="Arial"/>
          <w:sz w:val="24"/>
          <w:szCs w:val="24"/>
        </w:rPr>
        <w:t xml:space="preserve"> of Mechanical Engineering, Fukuoka University, 8-19-1 </w:t>
      </w:r>
      <w:proofErr w:type="spellStart"/>
      <w:r w:rsidRPr="00B26379">
        <w:rPr>
          <w:rFonts w:ascii="Arial" w:hAnsi="Arial" w:cs="Arial"/>
          <w:sz w:val="24"/>
          <w:szCs w:val="24"/>
        </w:rPr>
        <w:t>Nanakuma</w:t>
      </w:r>
      <w:proofErr w:type="spellEnd"/>
      <w:r w:rsidRPr="00B26379">
        <w:rPr>
          <w:rFonts w:ascii="Arial" w:hAnsi="Arial" w:cs="Arial"/>
          <w:sz w:val="24"/>
          <w:szCs w:val="24"/>
        </w:rPr>
        <w:t>, Jonan-</w:t>
      </w:r>
      <w:proofErr w:type="spellStart"/>
      <w:r w:rsidRPr="00B26379">
        <w:rPr>
          <w:rFonts w:ascii="Arial" w:hAnsi="Arial" w:cs="Arial"/>
          <w:sz w:val="24"/>
          <w:szCs w:val="24"/>
        </w:rPr>
        <w:t>ku</w:t>
      </w:r>
      <w:proofErr w:type="spellEnd"/>
      <w:r w:rsidRPr="00B26379">
        <w:rPr>
          <w:rFonts w:ascii="Arial" w:hAnsi="Arial" w:cs="Arial"/>
          <w:sz w:val="24"/>
          <w:szCs w:val="24"/>
        </w:rPr>
        <w:t>, Fukuoka, 814-0180, Japan</w:t>
      </w:r>
    </w:p>
    <w:p w14:paraId="34AB17FC" w14:textId="77777777" w:rsidR="0048337F" w:rsidRPr="00B26379" w:rsidRDefault="0048337F" w:rsidP="0048337F">
      <w:pPr>
        <w:rPr>
          <w:rFonts w:ascii="Arial" w:hAnsi="Arial" w:cs="Arial"/>
          <w:sz w:val="24"/>
          <w:szCs w:val="24"/>
        </w:rPr>
      </w:pPr>
      <w:proofErr w:type="spellStart"/>
      <w:r w:rsidRPr="00B26379">
        <w:rPr>
          <w:rFonts w:ascii="Arial" w:hAnsi="Arial" w:cs="Arial" w:hint="eastAsia"/>
          <w:sz w:val="24"/>
          <w:szCs w:val="24"/>
          <w:vertAlign w:val="superscript"/>
        </w:rPr>
        <w:t>e</w:t>
      </w:r>
      <w:r w:rsidRPr="00B26379">
        <w:rPr>
          <w:rFonts w:ascii="Arial" w:hAnsi="Arial" w:cs="Arial"/>
          <w:sz w:val="24"/>
          <w:szCs w:val="24"/>
        </w:rPr>
        <w:t>Department</w:t>
      </w:r>
      <w:proofErr w:type="spellEnd"/>
      <w:r w:rsidRPr="00B26379">
        <w:rPr>
          <w:rFonts w:ascii="Arial" w:hAnsi="Arial" w:cs="Arial"/>
          <w:sz w:val="24"/>
          <w:szCs w:val="24"/>
        </w:rPr>
        <w:t xml:space="preserve"> of Mechanical Engineering, Kyushu University, 744 </w:t>
      </w:r>
      <w:proofErr w:type="spellStart"/>
      <w:r w:rsidRPr="00B26379">
        <w:rPr>
          <w:rFonts w:ascii="Arial" w:hAnsi="Arial" w:cs="Arial"/>
          <w:sz w:val="24"/>
          <w:szCs w:val="24"/>
        </w:rPr>
        <w:t>Motooka</w:t>
      </w:r>
      <w:proofErr w:type="spellEnd"/>
      <w:r w:rsidRPr="00B26379">
        <w:rPr>
          <w:rFonts w:ascii="Arial" w:hAnsi="Arial" w:cs="Arial"/>
          <w:sz w:val="24"/>
          <w:szCs w:val="24"/>
        </w:rPr>
        <w:t>, Nishi-</w:t>
      </w:r>
      <w:proofErr w:type="spellStart"/>
      <w:r w:rsidRPr="00B26379">
        <w:rPr>
          <w:rFonts w:ascii="Arial" w:hAnsi="Arial" w:cs="Arial"/>
          <w:sz w:val="24"/>
          <w:szCs w:val="24"/>
        </w:rPr>
        <w:t>ku</w:t>
      </w:r>
      <w:proofErr w:type="spellEnd"/>
      <w:r w:rsidRPr="00B26379">
        <w:rPr>
          <w:rFonts w:ascii="Arial" w:hAnsi="Arial" w:cs="Arial"/>
          <w:sz w:val="24"/>
          <w:szCs w:val="24"/>
        </w:rPr>
        <w:t>, Fukuoka, 819-0395, Japan</w:t>
      </w:r>
    </w:p>
    <w:p w14:paraId="22C3F803" w14:textId="77777777" w:rsidR="0048337F" w:rsidRPr="00B26379" w:rsidRDefault="0048337F" w:rsidP="0048337F">
      <w:pPr>
        <w:rPr>
          <w:rFonts w:ascii="Arial" w:hAnsi="Arial" w:cs="Arial"/>
          <w:sz w:val="24"/>
          <w:szCs w:val="24"/>
        </w:rPr>
      </w:pPr>
      <w:proofErr w:type="spellStart"/>
      <w:r w:rsidRPr="00B26379">
        <w:rPr>
          <w:rFonts w:ascii="Arial" w:hAnsi="Arial" w:cs="Arial" w:hint="eastAsia"/>
          <w:sz w:val="24"/>
          <w:szCs w:val="24"/>
          <w:vertAlign w:val="superscript"/>
        </w:rPr>
        <w:t>f</w:t>
      </w:r>
      <w:r w:rsidRPr="00B26379">
        <w:rPr>
          <w:rFonts w:ascii="Arial" w:hAnsi="Arial" w:cs="Arial"/>
          <w:sz w:val="24"/>
          <w:szCs w:val="24"/>
        </w:rPr>
        <w:t>Research</w:t>
      </w:r>
      <w:proofErr w:type="spellEnd"/>
      <w:r w:rsidRPr="00B26379">
        <w:rPr>
          <w:rFonts w:ascii="Arial" w:hAnsi="Arial" w:cs="Arial"/>
          <w:sz w:val="24"/>
          <w:szCs w:val="24"/>
        </w:rPr>
        <w:t xml:space="preserve"> Center for Hydrogen Industrial Use and Storage (HYDROGENIUS), Kyushu University, 744 Moto-</w:t>
      </w:r>
      <w:proofErr w:type="spellStart"/>
      <w:r w:rsidRPr="00B26379">
        <w:rPr>
          <w:rFonts w:ascii="Arial" w:hAnsi="Arial" w:cs="Arial"/>
          <w:sz w:val="24"/>
          <w:szCs w:val="24"/>
        </w:rPr>
        <w:t>oka</w:t>
      </w:r>
      <w:proofErr w:type="spellEnd"/>
      <w:r w:rsidRPr="00B26379">
        <w:rPr>
          <w:rFonts w:ascii="Arial" w:hAnsi="Arial" w:cs="Arial"/>
          <w:sz w:val="24"/>
          <w:szCs w:val="24"/>
        </w:rPr>
        <w:t>, Nishi-</w:t>
      </w:r>
      <w:proofErr w:type="spellStart"/>
      <w:r w:rsidRPr="00B26379">
        <w:rPr>
          <w:rFonts w:ascii="Arial" w:hAnsi="Arial" w:cs="Arial"/>
          <w:sz w:val="24"/>
          <w:szCs w:val="24"/>
        </w:rPr>
        <w:t>ku</w:t>
      </w:r>
      <w:proofErr w:type="spellEnd"/>
      <w:r w:rsidRPr="00B26379">
        <w:rPr>
          <w:rFonts w:ascii="Arial" w:hAnsi="Arial" w:cs="Arial"/>
          <w:sz w:val="24"/>
          <w:szCs w:val="24"/>
        </w:rPr>
        <w:t>, Fukuoka, 819-0395, Japan</w:t>
      </w:r>
    </w:p>
    <w:p w14:paraId="530E6048" w14:textId="77777777" w:rsidR="0048337F" w:rsidRPr="00B26379" w:rsidRDefault="0048337F" w:rsidP="0048337F">
      <w:pPr>
        <w:rPr>
          <w:rFonts w:ascii="Arial" w:hAnsi="Arial" w:cs="Arial"/>
          <w:sz w:val="24"/>
          <w:szCs w:val="24"/>
        </w:rPr>
      </w:pPr>
      <w:proofErr w:type="spellStart"/>
      <w:r w:rsidRPr="00B26379">
        <w:rPr>
          <w:rFonts w:ascii="Arial" w:hAnsi="Arial" w:cs="Arial" w:hint="eastAsia"/>
          <w:sz w:val="24"/>
          <w:szCs w:val="24"/>
          <w:vertAlign w:val="superscript"/>
        </w:rPr>
        <w:t>g</w:t>
      </w:r>
      <w:r w:rsidRPr="00B26379">
        <w:rPr>
          <w:rFonts w:ascii="Arial" w:hAnsi="Arial" w:cs="Arial"/>
          <w:sz w:val="24"/>
          <w:szCs w:val="24"/>
        </w:rPr>
        <w:t>International</w:t>
      </w:r>
      <w:proofErr w:type="spellEnd"/>
      <w:r w:rsidRPr="00B26379">
        <w:rPr>
          <w:rFonts w:ascii="Arial" w:hAnsi="Arial" w:cs="Arial"/>
          <w:sz w:val="24"/>
          <w:szCs w:val="24"/>
        </w:rPr>
        <w:t xml:space="preserve"> Institute for Carbon-Neutral Energy Research (WPI-I</w:t>
      </w:r>
      <w:r w:rsidRPr="00B26379">
        <w:rPr>
          <w:rFonts w:ascii="Arial" w:hAnsi="Arial" w:cs="Arial"/>
          <w:sz w:val="24"/>
          <w:szCs w:val="24"/>
          <w:vertAlign w:val="superscript"/>
        </w:rPr>
        <w:t>2</w:t>
      </w:r>
      <w:r w:rsidRPr="00B26379">
        <w:rPr>
          <w:rFonts w:ascii="Arial" w:hAnsi="Arial" w:cs="Arial"/>
          <w:sz w:val="24"/>
          <w:szCs w:val="24"/>
        </w:rPr>
        <w:t>CNER), Kyushu University, 744 Moto-</w:t>
      </w:r>
      <w:proofErr w:type="spellStart"/>
      <w:r w:rsidRPr="00B26379">
        <w:rPr>
          <w:rFonts w:ascii="Arial" w:hAnsi="Arial" w:cs="Arial"/>
          <w:sz w:val="24"/>
          <w:szCs w:val="24"/>
        </w:rPr>
        <w:t>oka</w:t>
      </w:r>
      <w:proofErr w:type="spellEnd"/>
      <w:r w:rsidRPr="00B26379">
        <w:rPr>
          <w:rFonts w:ascii="Arial" w:hAnsi="Arial" w:cs="Arial"/>
          <w:sz w:val="24"/>
          <w:szCs w:val="24"/>
        </w:rPr>
        <w:t>, Nishi-</w:t>
      </w:r>
      <w:proofErr w:type="spellStart"/>
      <w:r w:rsidRPr="00B26379">
        <w:rPr>
          <w:rFonts w:ascii="Arial" w:hAnsi="Arial" w:cs="Arial"/>
          <w:sz w:val="24"/>
          <w:szCs w:val="24"/>
        </w:rPr>
        <w:t>ku</w:t>
      </w:r>
      <w:proofErr w:type="spellEnd"/>
      <w:r w:rsidRPr="00B26379">
        <w:rPr>
          <w:rFonts w:ascii="Arial" w:hAnsi="Arial" w:cs="Arial"/>
          <w:sz w:val="24"/>
          <w:szCs w:val="24"/>
        </w:rPr>
        <w:t>, Fukuoka, 819-0395, Japan</w:t>
      </w:r>
    </w:p>
    <w:p w14:paraId="69909826" w14:textId="77777777" w:rsidR="0048337F" w:rsidRPr="00B26379" w:rsidRDefault="0048337F" w:rsidP="0048337F">
      <w:pPr>
        <w:rPr>
          <w:rFonts w:ascii="Arial" w:hAnsi="Arial" w:cs="Arial"/>
          <w:sz w:val="24"/>
          <w:szCs w:val="24"/>
        </w:rPr>
      </w:pPr>
    </w:p>
    <w:p w14:paraId="6B29DC85" w14:textId="77777777" w:rsidR="0048337F" w:rsidRPr="00B26379" w:rsidRDefault="0048337F" w:rsidP="0048337F">
      <w:pPr>
        <w:rPr>
          <w:rFonts w:ascii="Arial" w:hAnsi="Arial" w:cs="Arial"/>
          <w:sz w:val="24"/>
          <w:szCs w:val="24"/>
        </w:rPr>
      </w:pPr>
      <w:r w:rsidRPr="00B26379">
        <w:rPr>
          <w:rFonts w:ascii="Arial" w:hAnsi="Arial" w:cs="Arial"/>
          <w:sz w:val="24"/>
          <w:szCs w:val="24"/>
        </w:rPr>
        <w:t xml:space="preserve">* Corresponding author. Advanced Technology Research Laboratories, Nippon Steel Corporation, 20-1, </w:t>
      </w:r>
      <w:proofErr w:type="spellStart"/>
      <w:r w:rsidRPr="00B26379">
        <w:rPr>
          <w:rFonts w:ascii="Arial" w:hAnsi="Arial" w:cs="Arial"/>
          <w:sz w:val="24"/>
          <w:szCs w:val="24"/>
        </w:rPr>
        <w:t>Shintomi</w:t>
      </w:r>
      <w:proofErr w:type="spellEnd"/>
      <w:r w:rsidRPr="00B26379">
        <w:rPr>
          <w:rFonts w:ascii="Arial" w:hAnsi="Arial" w:cs="Arial"/>
          <w:sz w:val="24"/>
          <w:szCs w:val="24"/>
        </w:rPr>
        <w:t xml:space="preserve">, </w:t>
      </w:r>
      <w:proofErr w:type="spellStart"/>
      <w:r w:rsidRPr="00B26379">
        <w:rPr>
          <w:rFonts w:ascii="Arial" w:hAnsi="Arial" w:cs="Arial"/>
          <w:sz w:val="24"/>
          <w:szCs w:val="24"/>
        </w:rPr>
        <w:t>Futtsu</w:t>
      </w:r>
      <w:proofErr w:type="spellEnd"/>
      <w:r w:rsidRPr="00B26379">
        <w:rPr>
          <w:rFonts w:ascii="Arial" w:hAnsi="Arial" w:cs="Arial"/>
          <w:sz w:val="24"/>
          <w:szCs w:val="24"/>
        </w:rPr>
        <w:t xml:space="preserve"> city, Chiba 293-8511, Japan</w:t>
      </w:r>
    </w:p>
    <w:p w14:paraId="3FFDB7AD" w14:textId="77777777" w:rsidR="0048337F" w:rsidRPr="00B26379" w:rsidRDefault="0048337F" w:rsidP="0048337F">
      <w:pPr>
        <w:rPr>
          <w:rFonts w:ascii="Arial" w:hAnsi="Arial" w:cs="Arial"/>
          <w:sz w:val="24"/>
          <w:szCs w:val="24"/>
        </w:rPr>
      </w:pPr>
      <w:proofErr w:type="gramStart"/>
      <w:r w:rsidRPr="00B26379">
        <w:rPr>
          <w:rFonts w:ascii="Arial" w:hAnsi="Arial" w:cs="Arial"/>
          <w:sz w:val="24"/>
          <w:szCs w:val="24"/>
        </w:rPr>
        <w:t>Email :</w:t>
      </w:r>
      <w:proofErr w:type="gramEnd"/>
      <w:r w:rsidRPr="00B26379">
        <w:rPr>
          <w:rFonts w:ascii="Arial" w:hAnsi="Arial" w:cs="Arial"/>
          <w:sz w:val="24"/>
          <w:szCs w:val="24"/>
        </w:rPr>
        <w:t>ito.nn3.kazuma@jp.nipponsteel.com (K. Ito)</w:t>
      </w:r>
    </w:p>
    <w:p w14:paraId="037C4E47" w14:textId="77777777" w:rsidR="0048337F" w:rsidRPr="00B26379" w:rsidRDefault="0048337F" w:rsidP="0048337F">
      <w:pPr>
        <w:rPr>
          <w:rFonts w:ascii="Arial" w:hAnsi="Arial" w:cs="Arial"/>
          <w:sz w:val="24"/>
          <w:szCs w:val="24"/>
        </w:rPr>
      </w:pPr>
    </w:p>
    <w:p w14:paraId="52D3B8E2" w14:textId="77777777" w:rsidR="0048337F" w:rsidRPr="00B26379" w:rsidRDefault="0048337F" w:rsidP="0048337F">
      <w:pPr>
        <w:jc w:val="left"/>
        <w:rPr>
          <w:rFonts w:ascii="Arial" w:hAnsi="Arial" w:cs="Arial"/>
          <w:sz w:val="24"/>
          <w:szCs w:val="24"/>
        </w:rPr>
      </w:pPr>
      <w:r w:rsidRPr="00B26379">
        <w:rPr>
          <w:rFonts w:ascii="Arial" w:hAnsi="Arial" w:cs="Arial"/>
          <w:sz w:val="24"/>
          <w:szCs w:val="24"/>
        </w:rPr>
        <w:t xml:space="preserve">* Corresponding author. </w:t>
      </w:r>
    </w:p>
    <w:p w14:paraId="1F688DB2" w14:textId="77777777" w:rsidR="0048337F" w:rsidRPr="00153AEB" w:rsidRDefault="0048337F" w:rsidP="0048337F">
      <w:pPr>
        <w:jc w:val="left"/>
        <w:rPr>
          <w:rFonts w:ascii="Arial" w:hAnsi="Arial" w:cs="Arial"/>
          <w:sz w:val="24"/>
          <w:szCs w:val="24"/>
        </w:rPr>
      </w:pPr>
      <w:r w:rsidRPr="00B26379">
        <w:rPr>
          <w:rFonts w:ascii="Arial" w:hAnsi="Arial" w:cs="Arial"/>
          <w:sz w:val="24"/>
          <w:szCs w:val="24"/>
        </w:rPr>
        <w:t>E-mail address: ito.nn3.kazuma@jp.nipponsteel.com (K. Ito)</w:t>
      </w:r>
    </w:p>
    <w:p w14:paraId="5550E0E4" w14:textId="2CF6F26A" w:rsidR="00BE63FA" w:rsidRPr="009A6840" w:rsidRDefault="001C5CA1" w:rsidP="00BD259B">
      <w:pPr>
        <w:widowControl/>
        <w:spacing w:line="480" w:lineRule="auto"/>
        <w:jc w:val="left"/>
        <w:rPr>
          <w:rFonts w:ascii="Arial" w:hAnsi="Arial" w:cs="Arial"/>
          <w:sz w:val="24"/>
          <w:szCs w:val="24"/>
        </w:rPr>
      </w:pPr>
      <w:r w:rsidRPr="009A6840">
        <w:rPr>
          <w:rFonts w:ascii="Arial" w:hAnsi="Arial" w:cs="Arial"/>
          <w:sz w:val="24"/>
          <w:szCs w:val="24"/>
        </w:rPr>
        <w:br w:type="page"/>
      </w:r>
    </w:p>
    <w:p w14:paraId="1F9D1540" w14:textId="79643A50" w:rsidR="00F260A0" w:rsidRDefault="001C5CA1" w:rsidP="00F260A0">
      <w:pPr>
        <w:widowControl/>
        <w:spacing w:line="480" w:lineRule="auto"/>
        <w:jc w:val="left"/>
        <w:rPr>
          <w:rFonts w:ascii="Arial" w:hAnsi="Arial" w:cs="Arial"/>
          <w:b/>
          <w:bCs/>
          <w:sz w:val="24"/>
          <w:szCs w:val="24"/>
        </w:rPr>
      </w:pPr>
      <w:r w:rsidRPr="009A6840">
        <w:rPr>
          <w:rFonts w:ascii="Arial" w:hAnsi="Arial" w:cs="Arial"/>
          <w:b/>
          <w:bCs/>
          <w:sz w:val="24"/>
          <w:szCs w:val="24"/>
        </w:rPr>
        <w:lastRenderedPageBreak/>
        <w:t>Supplementary Note</w:t>
      </w:r>
      <w:r w:rsidRPr="009A6840">
        <w:rPr>
          <w:rFonts w:ascii="Arial" w:hAnsi="Arial" w:cs="Arial" w:hint="eastAsia"/>
          <w:b/>
          <w:bCs/>
          <w:sz w:val="24"/>
          <w:szCs w:val="24"/>
        </w:rPr>
        <w:t xml:space="preserve"> 1. </w:t>
      </w:r>
      <w:r w:rsidR="00843BE3" w:rsidRPr="00843BE3">
        <w:rPr>
          <w:rFonts w:ascii="Arial" w:hAnsi="Arial" w:cs="Arial"/>
          <w:b/>
          <w:bCs/>
          <w:sz w:val="24"/>
          <w:szCs w:val="24"/>
        </w:rPr>
        <w:t>DP accuracy for hydrogen diffusion in Ni–Mn random alloys</w:t>
      </w:r>
    </w:p>
    <w:p w14:paraId="36803037" w14:textId="1B73C958" w:rsidR="00AC4407" w:rsidRPr="00513F6C" w:rsidRDefault="008F498D" w:rsidP="00AC4407">
      <w:pPr>
        <w:widowControl/>
        <w:spacing w:line="480" w:lineRule="auto"/>
        <w:jc w:val="left"/>
        <w:rPr>
          <w:rFonts w:ascii="Arial" w:hAnsi="Arial" w:cs="Arial"/>
          <w:sz w:val="24"/>
          <w:szCs w:val="24"/>
        </w:rPr>
      </w:pPr>
      <w:r w:rsidRPr="009A6840">
        <w:rPr>
          <w:rFonts w:ascii="Arial" w:hAnsi="Arial" w:cs="Arial" w:hint="eastAsia"/>
          <w:noProof/>
          <w:sz w:val="24"/>
          <w:szCs w:val="24"/>
        </w:rPr>
        <mc:AlternateContent>
          <mc:Choice Requires="wpc">
            <w:drawing>
              <wp:anchor distT="0" distB="0" distL="114300" distR="114300" simplePos="0" relativeHeight="251656192" behindDoc="0" locked="0" layoutInCell="1" allowOverlap="1" wp14:anchorId="334CCB1E" wp14:editId="0FDD14D4">
                <wp:simplePos x="0" y="0"/>
                <wp:positionH relativeFrom="margin">
                  <wp:posOffset>-106326</wp:posOffset>
                </wp:positionH>
                <wp:positionV relativeFrom="paragraph">
                  <wp:posOffset>3443768</wp:posOffset>
                </wp:positionV>
                <wp:extent cx="6645275" cy="5850255"/>
                <wp:effectExtent l="0" t="0" r="3175" b="0"/>
                <wp:wrapTopAndBottom/>
                <wp:docPr id="1211683096" name="キャンバス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03734070" name="テキスト ボックス 7"/>
                        <wps:cNvSpPr txBox="1"/>
                        <wps:spPr>
                          <a:xfrm>
                            <a:off x="0" y="4348718"/>
                            <a:ext cx="6625590" cy="1496132"/>
                          </a:xfrm>
                          <a:prstGeom prst="rect">
                            <a:avLst/>
                          </a:prstGeom>
                          <a:solidFill>
                            <a:schemeClr val="lt1"/>
                          </a:solidFill>
                          <a:ln w="6350">
                            <a:noFill/>
                          </a:ln>
                        </wps:spPr>
                        <wps:txbx>
                          <w:txbxContent>
                            <w:p w14:paraId="5F12A8EA" w14:textId="57D531E5" w:rsidR="00F260A0" w:rsidRPr="006A6DBC" w:rsidRDefault="009B3D65" w:rsidP="00F260A0">
                              <w:pPr>
                                <w:rPr>
                                  <w:rFonts w:ascii="Arial" w:hAnsi="Arial" w:cs="Arial"/>
                                  <w:sz w:val="24"/>
                                  <w:szCs w:val="24"/>
                                </w:rPr>
                              </w:pPr>
                              <w:r w:rsidRPr="00BB7DCC">
                                <w:rPr>
                                  <w:rStyle w:val="af7"/>
                                  <w:rFonts w:ascii="Arial" w:hAnsi="Arial" w:cs="Arial"/>
                                  <w:sz w:val="24"/>
                                  <w:szCs w:val="24"/>
                                </w:rPr>
                                <w:t xml:space="preserve">Fig. </w:t>
                              </w:r>
                              <w:r>
                                <w:rPr>
                                  <w:rStyle w:val="af7"/>
                                  <w:rFonts w:ascii="Arial" w:hAnsi="Arial" w:cs="Arial" w:hint="eastAsia"/>
                                  <w:sz w:val="24"/>
                                  <w:szCs w:val="24"/>
                                </w:rPr>
                                <w:t>S</w:t>
                              </w:r>
                              <w:r w:rsidR="001B1ED1">
                                <w:rPr>
                                  <w:rStyle w:val="af7"/>
                                  <w:rFonts w:ascii="Arial" w:hAnsi="Arial" w:cs="Arial" w:hint="eastAsia"/>
                                  <w:sz w:val="24"/>
                                  <w:szCs w:val="24"/>
                                </w:rPr>
                                <w:t>1</w:t>
                              </w:r>
                              <w:r w:rsidRPr="00BB7DCC">
                                <w:rPr>
                                  <w:rStyle w:val="af7"/>
                                  <w:rFonts w:ascii="Arial" w:hAnsi="Arial" w:cs="Arial"/>
                                  <w:sz w:val="24"/>
                                  <w:szCs w:val="24"/>
                                </w:rPr>
                                <w:t>. DP</w:t>
                              </w:r>
                              <w:r>
                                <w:rPr>
                                  <w:rStyle w:val="af7"/>
                                  <w:rFonts w:ascii="Arial" w:hAnsi="Arial" w:cs="Arial"/>
                                  <w:sz w:val="24"/>
                                  <w:szCs w:val="24"/>
                                </w:rPr>
                                <w:t xml:space="preserve"> accuracy</w:t>
                              </w:r>
                              <w:r w:rsidRPr="00BB7DCC">
                                <w:rPr>
                                  <w:rStyle w:val="af7"/>
                                  <w:rFonts w:ascii="Arial" w:hAnsi="Arial" w:cs="Arial"/>
                                  <w:sz w:val="24"/>
                                  <w:szCs w:val="24"/>
                                </w:rPr>
                                <w:t xml:space="preserve"> for hydrogen diffusion in Ni</w:t>
                              </w:r>
                              <w:r>
                                <w:rPr>
                                  <w:rStyle w:val="af7"/>
                                  <w:rFonts w:ascii="Arial" w:hAnsi="Arial" w:cs="Arial"/>
                                  <w:sz w:val="24"/>
                                  <w:szCs w:val="24"/>
                                </w:rPr>
                                <w:t>–</w:t>
                              </w:r>
                              <w:r w:rsidRPr="00BB7DCC">
                                <w:rPr>
                                  <w:rStyle w:val="af7"/>
                                  <w:rFonts w:ascii="Arial" w:hAnsi="Arial" w:cs="Arial"/>
                                  <w:sz w:val="24"/>
                                  <w:szCs w:val="24"/>
                                </w:rPr>
                                <w:t>Mn random alloys.</w:t>
                              </w:r>
                              <w:r w:rsidRPr="00BB7DCC">
                                <w:rPr>
                                  <w:rFonts w:ascii="Arial" w:hAnsi="Arial" w:cs="Arial"/>
                                  <w:sz w:val="24"/>
                                  <w:szCs w:val="24"/>
                                </w:rPr>
                                <w:t xml:space="preserve"> </w:t>
                              </w:r>
                              <w:r w:rsidR="009F1308" w:rsidRPr="009F1308">
                                <w:rPr>
                                  <w:rFonts w:ascii="Arial" w:hAnsi="Arial" w:cs="Arial" w:hint="eastAsia"/>
                                  <w:b/>
                                  <w:bCs/>
                                  <w:sz w:val="24"/>
                                  <w:szCs w:val="24"/>
                                </w:rPr>
                                <w:t>a</w:t>
                              </w:r>
                              <w:r w:rsidR="009F1308">
                                <w:rPr>
                                  <w:rFonts w:ascii="Arial" w:hAnsi="Arial" w:cs="Arial" w:hint="eastAsia"/>
                                  <w:sz w:val="24"/>
                                  <w:szCs w:val="24"/>
                                </w:rPr>
                                <w:t xml:space="preserve"> </w:t>
                              </w:r>
                              <w:r w:rsidRPr="00BB7DCC">
                                <w:rPr>
                                  <w:rFonts w:ascii="Arial" w:hAnsi="Arial" w:cs="Arial"/>
                                  <w:sz w:val="24"/>
                                  <w:szCs w:val="24"/>
                                </w:rPr>
                                <w:t xml:space="preserve">Phonon dispersion of hydrogen atom occupying </w:t>
                              </w:r>
                              <w:r w:rsidR="00BA7E05">
                                <w:rPr>
                                  <w:rFonts w:ascii="Arial" w:hAnsi="Arial" w:cs="Arial" w:hint="eastAsia"/>
                                  <w:sz w:val="24"/>
                                  <w:szCs w:val="24"/>
                                </w:rPr>
                                <w:t xml:space="preserve">site </w:t>
                              </w:r>
                              <w:r w:rsidR="006A6DBC">
                                <w:rPr>
                                  <w:rFonts w:ascii="Arial" w:hAnsi="Arial" w:cs="Arial" w:hint="eastAsia"/>
                                  <w:sz w:val="24"/>
                                  <w:szCs w:val="24"/>
                                </w:rPr>
                                <w:t>in the transition state</w:t>
                              </w:r>
                              <w:r w:rsidRPr="00BB7DCC">
                                <w:rPr>
                                  <w:rFonts w:ascii="Arial" w:hAnsi="Arial" w:cs="Arial"/>
                                  <w:sz w:val="24"/>
                                  <w:szCs w:val="24"/>
                                </w:rPr>
                                <w:t xml:space="preserve"> in Ni calculated us</w:t>
                              </w:r>
                              <w:r w:rsidRPr="00360638">
                                <w:rPr>
                                  <w:rFonts w:ascii="Arial" w:hAnsi="Arial" w:cs="Arial"/>
                                  <w:sz w:val="24"/>
                                  <w:szCs w:val="24"/>
                                </w:rPr>
                                <w:t xml:space="preserve">ing DP and DFT. </w:t>
                              </w:r>
                              <w:r w:rsidR="009F1308" w:rsidRPr="00360638">
                                <w:rPr>
                                  <w:rFonts w:ascii="Arial" w:hAnsi="Arial" w:cs="Arial" w:hint="eastAsia"/>
                                  <w:b/>
                                  <w:bCs/>
                                  <w:sz w:val="24"/>
                                  <w:szCs w:val="24"/>
                                </w:rPr>
                                <w:t>b</w:t>
                              </w:r>
                              <w:r w:rsidR="009F1308" w:rsidRPr="00360638">
                                <w:rPr>
                                  <w:rFonts w:ascii="Arial" w:hAnsi="Arial" w:cs="Arial" w:hint="eastAsia"/>
                                  <w:sz w:val="24"/>
                                  <w:szCs w:val="24"/>
                                </w:rPr>
                                <w:t xml:space="preserve"> </w:t>
                              </w:r>
                              <w:r w:rsidRPr="00360638">
                                <w:rPr>
                                  <w:rFonts w:ascii="Arial" w:hAnsi="Arial" w:cs="Arial"/>
                                  <w:sz w:val="24"/>
                                  <w:szCs w:val="24"/>
                                </w:rPr>
                                <w:t xml:space="preserve">Phonon dispersion of hydrogen atom occupying </w:t>
                              </w:r>
                              <w:r w:rsidR="006A6DBC">
                                <w:rPr>
                                  <w:rFonts w:ascii="Arial" w:hAnsi="Arial" w:cs="Arial" w:hint="eastAsia"/>
                                  <w:sz w:val="24"/>
                                  <w:szCs w:val="24"/>
                                </w:rPr>
                                <w:t>site in the transition state</w:t>
                              </w:r>
                              <w:r w:rsidR="006A6DBC" w:rsidRPr="00360638">
                                <w:rPr>
                                  <w:rFonts w:ascii="Arial" w:hAnsi="Arial" w:cs="Arial"/>
                                  <w:sz w:val="24"/>
                                  <w:szCs w:val="24"/>
                                </w:rPr>
                                <w:t xml:space="preserve"> </w:t>
                              </w:r>
                              <w:r w:rsidRPr="00360638">
                                <w:rPr>
                                  <w:rFonts w:ascii="Arial" w:hAnsi="Arial" w:cs="Arial"/>
                                  <w:sz w:val="24"/>
                                  <w:szCs w:val="24"/>
                                </w:rPr>
                                <w:t xml:space="preserve">in Ni–25.0 </w:t>
                              </w:r>
                              <w:proofErr w:type="gramStart"/>
                              <w:r w:rsidRPr="00360638">
                                <w:rPr>
                                  <w:rFonts w:ascii="Arial" w:hAnsi="Arial" w:cs="Arial"/>
                                  <w:sz w:val="24"/>
                                  <w:szCs w:val="24"/>
                                </w:rPr>
                                <w:t>at.</w:t>
                              </w:r>
                              <w:r w:rsidRPr="00BB7DCC">
                                <w:rPr>
                                  <w:rFonts w:ascii="Arial" w:hAnsi="Arial" w:cs="Arial"/>
                                  <w:sz w:val="24"/>
                                  <w:szCs w:val="24"/>
                                </w:rPr>
                                <w:t>%</w:t>
                              </w:r>
                              <w:proofErr w:type="gramEnd"/>
                              <w:r>
                                <w:rPr>
                                  <w:rFonts w:ascii="Arial" w:hAnsi="Arial" w:cs="Arial"/>
                                  <w:sz w:val="24"/>
                                  <w:szCs w:val="24"/>
                                </w:rPr>
                                <w:t xml:space="preserve"> </w:t>
                              </w:r>
                              <w:r w:rsidRPr="00BB7DCC">
                                <w:rPr>
                                  <w:rFonts w:ascii="Arial" w:hAnsi="Arial" w:cs="Arial"/>
                                  <w:sz w:val="24"/>
                                  <w:szCs w:val="24"/>
                                </w:rPr>
                                <w:t>Mn calculated using</w:t>
                              </w:r>
                              <w:r>
                                <w:rPr>
                                  <w:rFonts w:ascii="Arial" w:hAnsi="Arial" w:cs="Arial"/>
                                  <w:b/>
                                  <w:bCs/>
                                  <w:sz w:val="24"/>
                                  <w:szCs w:val="24"/>
                                </w:rPr>
                                <w:t xml:space="preserve"> </w:t>
                              </w:r>
                              <w:r w:rsidRPr="00BB7DCC">
                                <w:rPr>
                                  <w:rFonts w:ascii="Arial" w:hAnsi="Arial" w:cs="Arial"/>
                                  <w:sz w:val="24"/>
                                  <w:szCs w:val="24"/>
                                </w:rPr>
                                <w:t xml:space="preserve">DP and DFT. In </w:t>
                              </w:r>
                              <w:r w:rsidR="009F1308">
                                <w:rPr>
                                  <w:rFonts w:ascii="Arial" w:hAnsi="Arial" w:cs="Arial" w:hint="eastAsia"/>
                                  <w:b/>
                                  <w:bCs/>
                                  <w:sz w:val="24"/>
                                  <w:szCs w:val="24"/>
                                </w:rPr>
                                <w:t>a</w:t>
                              </w:r>
                              <w:r w:rsidRPr="00BB7DCC">
                                <w:rPr>
                                  <w:rFonts w:ascii="Arial" w:hAnsi="Arial" w:cs="Arial"/>
                                  <w:sz w:val="24"/>
                                  <w:szCs w:val="24"/>
                                </w:rPr>
                                <w:t xml:space="preserve"> and </w:t>
                              </w:r>
                              <w:r w:rsidR="009F1308">
                                <w:rPr>
                                  <w:rFonts w:ascii="Arial" w:hAnsi="Arial" w:cs="Arial" w:hint="eastAsia"/>
                                  <w:b/>
                                  <w:bCs/>
                                  <w:sz w:val="24"/>
                                  <w:szCs w:val="24"/>
                                </w:rPr>
                                <w:t>b</w:t>
                              </w:r>
                              <w:r w:rsidRPr="00BB7DCC">
                                <w:rPr>
                                  <w:rFonts w:ascii="Arial" w:hAnsi="Arial" w:cs="Arial"/>
                                  <w:sz w:val="24"/>
                                  <w:szCs w:val="24"/>
                                </w:rPr>
                                <w:t xml:space="preserve">, the structure corresponds to the </w:t>
                              </w:r>
                              <w:r w:rsidR="003E3B49">
                                <w:rPr>
                                  <w:rFonts w:ascii="Arial" w:hAnsi="Arial" w:cs="Arial" w:hint="eastAsia"/>
                                  <w:sz w:val="24"/>
                                  <w:szCs w:val="24"/>
                                </w:rPr>
                                <w:t>transition state</w:t>
                              </w:r>
                              <w:r w:rsidRPr="00BB7DCC">
                                <w:rPr>
                                  <w:rFonts w:ascii="Arial" w:hAnsi="Arial" w:cs="Arial"/>
                                  <w:sz w:val="24"/>
                                  <w:szCs w:val="24"/>
                                </w:rPr>
                                <w:t xml:space="preserve"> configuration </w:t>
                              </w:r>
                              <w:r>
                                <w:rPr>
                                  <w:rFonts w:ascii="Arial" w:hAnsi="Arial" w:cs="Arial"/>
                                  <w:sz w:val="24"/>
                                  <w:szCs w:val="24"/>
                                </w:rPr>
                                <w:t>in which</w:t>
                              </w:r>
                              <w:r w:rsidRPr="00BB7DCC">
                                <w:rPr>
                                  <w:rFonts w:ascii="Arial" w:hAnsi="Arial" w:cs="Arial"/>
                                  <w:sz w:val="24"/>
                                  <w:szCs w:val="24"/>
                                </w:rPr>
                                <w:t xml:space="preserve"> a single Mn atom is adjacent to</w:t>
                              </w:r>
                              <w:r>
                                <w:rPr>
                                  <w:rFonts w:ascii="Arial" w:hAnsi="Arial" w:cs="Arial"/>
                                  <w:sz w:val="24"/>
                                  <w:szCs w:val="24"/>
                                </w:rPr>
                                <w:t xml:space="preserve"> the</w:t>
                              </w:r>
                              <w:r w:rsidRPr="00BB7DCC">
                                <w:rPr>
                                  <w:rFonts w:ascii="Arial" w:hAnsi="Arial" w:cs="Arial"/>
                                  <w:sz w:val="24"/>
                                  <w:szCs w:val="24"/>
                                </w:rPr>
                                <w:t xml:space="preserve"> hydrogen, as shown on the </w:t>
                              </w:r>
                              <w:r w:rsidR="00C74461">
                                <w:rPr>
                                  <w:rFonts w:ascii="Arial" w:hAnsi="Arial" w:cs="Arial" w:hint="eastAsia"/>
                                  <w:sz w:val="24"/>
                                  <w:szCs w:val="24"/>
                                </w:rPr>
                                <w:t>s</w:t>
                              </w:r>
                              <w:r w:rsidR="00C74461" w:rsidRPr="00C74461">
                                <w:rPr>
                                  <w:rFonts w:ascii="Arial" w:hAnsi="Arial" w:cs="Arial"/>
                                  <w:sz w:val="24"/>
                                  <w:szCs w:val="24"/>
                                </w:rPr>
                                <w:t xml:space="preserve">econd from the left side </w:t>
                              </w:r>
                              <w:r w:rsidRPr="00BB7DCC">
                                <w:rPr>
                                  <w:rFonts w:ascii="Arial" w:hAnsi="Arial" w:cs="Arial"/>
                                  <w:sz w:val="24"/>
                                  <w:szCs w:val="24"/>
                                </w:rPr>
                                <w:t xml:space="preserve">of </w:t>
                              </w:r>
                              <w:r w:rsidR="00B4242E">
                                <w:rPr>
                                  <w:rFonts w:ascii="Arial" w:hAnsi="Arial" w:cs="Arial" w:hint="eastAsia"/>
                                  <w:sz w:val="24"/>
                                  <w:szCs w:val="24"/>
                                </w:rPr>
                                <w:t xml:space="preserve">Fig. </w:t>
                              </w:r>
                              <w:r w:rsidR="00360638">
                                <w:rPr>
                                  <w:rFonts w:ascii="Arial" w:hAnsi="Arial" w:cs="Arial" w:hint="eastAsia"/>
                                  <w:sz w:val="24"/>
                                  <w:szCs w:val="24"/>
                                </w:rPr>
                                <w:t>3</w:t>
                              </w:r>
                              <w:r w:rsidRPr="00BB7DCC">
                                <w:rPr>
                                  <w:rFonts w:ascii="Arial" w:hAnsi="Arial" w:cs="Arial"/>
                                  <w:b/>
                                  <w:bCs/>
                                  <w:sz w:val="24"/>
                                  <w:szCs w:val="24"/>
                                </w:rPr>
                                <w:t>c</w:t>
                              </w:r>
                              <w:r w:rsidRPr="00BB7DCC">
                                <w:rPr>
                                  <w:rFonts w:ascii="Arial" w:hAnsi="Arial" w:cs="Arial"/>
                                  <w:sz w:val="24"/>
                                  <w:szCs w:val="24"/>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205695037" name="図 1205695037"/>
                          <pic:cNvPicPr>
                            <a:picLocks noChangeAspect="1"/>
                          </pic:cNvPicPr>
                        </pic:nvPicPr>
                        <pic:blipFill>
                          <a:blip r:embed="rId8"/>
                          <a:stretch>
                            <a:fillRect/>
                          </a:stretch>
                        </pic:blipFill>
                        <pic:spPr>
                          <a:xfrm>
                            <a:off x="530875" y="122419"/>
                            <a:ext cx="5327665" cy="414309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334CCB1E" id="キャンバス 3" o:spid="_x0000_s1026" editas="canvas" style="position:absolute;margin-left:-8.35pt;margin-top:271.15pt;width:523.25pt;height:460.65pt;z-index:251656192;mso-position-horizontal-relative:margin;mso-width-relative:margin;mso-height-relative:margin" coordsize="66452,58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">
                <v:shape id="_x0000_s1027" type="#_x0000_t75" style="position:absolute;width:66452;height:58502;visibility:visible;mso-wrap-style:square" filled="t">
                  <v:fill o:detectmouseclick="t"/>
                  <v:path o:connecttype="none"/>
                </v:shape>
                <v:shapetype id="_x0000_t202" coordsize="21600,21600" o:spt="202" path="m,l,21600r21600,l21600,xe">
                  <v:stroke joinstyle="miter"/>
                  <v:path gradientshapeok="t" o:connecttype="rect"/>
                </v:shapetype>
                <v:shape id="テキスト ボックス 7" o:spid="_x0000_s1028" type="#_x0000_t202" style="position:absolute;top:43487;width:66255;height:14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" fillcolor="white [3201]" stroked="f" strokeweight=".5pt">
                  <v:textbox>
                    <w:txbxContent>
                      <w:p w14:paraId="5F12A8EA" w14:textId="57D531E5" w:rsidR="00F260A0" w:rsidRPr="006A6DBC" w:rsidRDefault="009B3D65" w:rsidP="00F260A0">
                        <w:pPr>
                          <w:rPr>
                            <w:rFonts w:ascii="Arial" w:hAnsi="Arial" w:cs="Arial"/>
                            <w:sz w:val="24"/>
                            <w:szCs w:val="24"/>
                          </w:rPr>
                        </w:pPr>
                        <w:r w:rsidRPr="00BB7DCC">
                          <w:rPr>
                            <w:rStyle w:val="af7"/>
                            <w:rFonts w:ascii="Arial" w:hAnsi="Arial" w:cs="Arial"/>
                            <w:sz w:val="24"/>
                            <w:szCs w:val="24"/>
                          </w:rPr>
                          <w:t xml:space="preserve">Fig. </w:t>
                        </w:r>
                        <w:r>
                          <w:rPr>
                            <w:rStyle w:val="af7"/>
                            <w:rFonts w:ascii="Arial" w:hAnsi="Arial" w:cs="Arial" w:hint="eastAsia"/>
                            <w:sz w:val="24"/>
                            <w:szCs w:val="24"/>
                          </w:rPr>
                          <w:t>S</w:t>
                        </w:r>
                        <w:r w:rsidR="001B1ED1">
                          <w:rPr>
                            <w:rStyle w:val="af7"/>
                            <w:rFonts w:ascii="Arial" w:hAnsi="Arial" w:cs="Arial" w:hint="eastAsia"/>
                            <w:sz w:val="24"/>
                            <w:szCs w:val="24"/>
                          </w:rPr>
                          <w:t>1</w:t>
                        </w:r>
                        <w:r w:rsidRPr="00BB7DCC">
                          <w:rPr>
                            <w:rStyle w:val="af7"/>
                            <w:rFonts w:ascii="Arial" w:hAnsi="Arial" w:cs="Arial"/>
                            <w:sz w:val="24"/>
                            <w:szCs w:val="24"/>
                          </w:rPr>
                          <w:t>. DP</w:t>
                        </w:r>
                        <w:r>
                          <w:rPr>
                            <w:rStyle w:val="af7"/>
                            <w:rFonts w:ascii="Arial" w:hAnsi="Arial" w:cs="Arial"/>
                            <w:sz w:val="24"/>
                            <w:szCs w:val="24"/>
                          </w:rPr>
                          <w:t xml:space="preserve"> accuracy</w:t>
                        </w:r>
                        <w:r w:rsidRPr="00BB7DCC">
                          <w:rPr>
                            <w:rStyle w:val="af7"/>
                            <w:rFonts w:ascii="Arial" w:hAnsi="Arial" w:cs="Arial"/>
                            <w:sz w:val="24"/>
                            <w:szCs w:val="24"/>
                          </w:rPr>
                          <w:t xml:space="preserve"> for hydrogen diffusion in Ni</w:t>
                        </w:r>
                        <w:r>
                          <w:rPr>
                            <w:rStyle w:val="af7"/>
                            <w:rFonts w:ascii="Arial" w:hAnsi="Arial" w:cs="Arial"/>
                            <w:sz w:val="24"/>
                            <w:szCs w:val="24"/>
                          </w:rPr>
                          <w:t>–</w:t>
                        </w:r>
                        <w:r w:rsidRPr="00BB7DCC">
                          <w:rPr>
                            <w:rStyle w:val="af7"/>
                            <w:rFonts w:ascii="Arial" w:hAnsi="Arial" w:cs="Arial"/>
                            <w:sz w:val="24"/>
                            <w:szCs w:val="24"/>
                          </w:rPr>
                          <w:t>Mn random alloys.</w:t>
                        </w:r>
                        <w:r w:rsidRPr="00BB7DCC">
                          <w:rPr>
                            <w:rFonts w:ascii="Arial" w:hAnsi="Arial" w:cs="Arial"/>
                            <w:sz w:val="24"/>
                            <w:szCs w:val="24"/>
                          </w:rPr>
                          <w:t xml:space="preserve"> </w:t>
                        </w:r>
                        <w:r w:rsidR="009F1308" w:rsidRPr="009F1308">
                          <w:rPr>
                            <w:rFonts w:ascii="Arial" w:hAnsi="Arial" w:cs="Arial" w:hint="eastAsia"/>
                            <w:b/>
                            <w:bCs/>
                            <w:sz w:val="24"/>
                            <w:szCs w:val="24"/>
                          </w:rPr>
                          <w:t>a</w:t>
                        </w:r>
                        <w:r w:rsidR="009F1308">
                          <w:rPr>
                            <w:rFonts w:ascii="Arial" w:hAnsi="Arial" w:cs="Arial" w:hint="eastAsia"/>
                            <w:sz w:val="24"/>
                            <w:szCs w:val="24"/>
                          </w:rPr>
                          <w:t xml:space="preserve"> </w:t>
                        </w:r>
                        <w:r w:rsidRPr="00BB7DCC">
                          <w:rPr>
                            <w:rFonts w:ascii="Arial" w:hAnsi="Arial" w:cs="Arial"/>
                            <w:sz w:val="24"/>
                            <w:szCs w:val="24"/>
                          </w:rPr>
                          <w:t xml:space="preserve">Phonon dispersion of hydrogen atom occupying </w:t>
                        </w:r>
                        <w:r w:rsidR="00BA7E05">
                          <w:rPr>
                            <w:rFonts w:ascii="Arial" w:hAnsi="Arial" w:cs="Arial" w:hint="eastAsia"/>
                            <w:sz w:val="24"/>
                            <w:szCs w:val="24"/>
                          </w:rPr>
                          <w:t xml:space="preserve">site </w:t>
                        </w:r>
                        <w:r w:rsidR="006A6DBC">
                          <w:rPr>
                            <w:rFonts w:ascii="Arial" w:hAnsi="Arial" w:cs="Arial" w:hint="eastAsia"/>
                            <w:sz w:val="24"/>
                            <w:szCs w:val="24"/>
                          </w:rPr>
                          <w:t>in the transition state</w:t>
                        </w:r>
                        <w:r w:rsidRPr="00BB7DCC">
                          <w:rPr>
                            <w:rFonts w:ascii="Arial" w:hAnsi="Arial" w:cs="Arial"/>
                            <w:sz w:val="24"/>
                            <w:szCs w:val="24"/>
                          </w:rPr>
                          <w:t xml:space="preserve"> in Ni calculated us</w:t>
                        </w:r>
                        <w:r w:rsidRPr="00360638">
                          <w:rPr>
                            <w:rFonts w:ascii="Arial" w:hAnsi="Arial" w:cs="Arial"/>
                            <w:sz w:val="24"/>
                            <w:szCs w:val="24"/>
                          </w:rPr>
                          <w:t xml:space="preserve">ing DP and DFT. </w:t>
                        </w:r>
                        <w:r w:rsidR="009F1308" w:rsidRPr="00360638">
                          <w:rPr>
                            <w:rFonts w:ascii="Arial" w:hAnsi="Arial" w:cs="Arial" w:hint="eastAsia"/>
                            <w:b/>
                            <w:bCs/>
                            <w:sz w:val="24"/>
                            <w:szCs w:val="24"/>
                          </w:rPr>
                          <w:t>b</w:t>
                        </w:r>
                        <w:r w:rsidR="009F1308" w:rsidRPr="00360638">
                          <w:rPr>
                            <w:rFonts w:ascii="Arial" w:hAnsi="Arial" w:cs="Arial" w:hint="eastAsia"/>
                            <w:sz w:val="24"/>
                            <w:szCs w:val="24"/>
                          </w:rPr>
                          <w:t xml:space="preserve"> </w:t>
                        </w:r>
                        <w:r w:rsidRPr="00360638">
                          <w:rPr>
                            <w:rFonts w:ascii="Arial" w:hAnsi="Arial" w:cs="Arial"/>
                            <w:sz w:val="24"/>
                            <w:szCs w:val="24"/>
                          </w:rPr>
                          <w:t xml:space="preserve">Phonon dispersion of hydrogen atom occupying </w:t>
                        </w:r>
                        <w:r w:rsidR="006A6DBC">
                          <w:rPr>
                            <w:rFonts w:ascii="Arial" w:hAnsi="Arial" w:cs="Arial" w:hint="eastAsia"/>
                            <w:sz w:val="24"/>
                            <w:szCs w:val="24"/>
                          </w:rPr>
                          <w:t>site in the transition state</w:t>
                        </w:r>
                        <w:r w:rsidR="006A6DBC" w:rsidRPr="00360638">
                          <w:rPr>
                            <w:rFonts w:ascii="Arial" w:hAnsi="Arial" w:cs="Arial"/>
                            <w:sz w:val="24"/>
                            <w:szCs w:val="24"/>
                          </w:rPr>
                          <w:t xml:space="preserve"> </w:t>
                        </w:r>
                        <w:r w:rsidRPr="00360638">
                          <w:rPr>
                            <w:rFonts w:ascii="Arial" w:hAnsi="Arial" w:cs="Arial"/>
                            <w:sz w:val="24"/>
                            <w:szCs w:val="24"/>
                          </w:rPr>
                          <w:t xml:space="preserve">in Ni–25.0 </w:t>
                        </w:r>
                        <w:proofErr w:type="gramStart"/>
                        <w:r w:rsidRPr="00360638">
                          <w:rPr>
                            <w:rFonts w:ascii="Arial" w:hAnsi="Arial" w:cs="Arial"/>
                            <w:sz w:val="24"/>
                            <w:szCs w:val="24"/>
                          </w:rPr>
                          <w:t>at.</w:t>
                        </w:r>
                        <w:r w:rsidRPr="00BB7DCC">
                          <w:rPr>
                            <w:rFonts w:ascii="Arial" w:hAnsi="Arial" w:cs="Arial"/>
                            <w:sz w:val="24"/>
                            <w:szCs w:val="24"/>
                          </w:rPr>
                          <w:t>%</w:t>
                        </w:r>
                        <w:proofErr w:type="gramEnd"/>
                        <w:r>
                          <w:rPr>
                            <w:rFonts w:ascii="Arial" w:hAnsi="Arial" w:cs="Arial"/>
                            <w:sz w:val="24"/>
                            <w:szCs w:val="24"/>
                          </w:rPr>
                          <w:t xml:space="preserve"> </w:t>
                        </w:r>
                        <w:r w:rsidRPr="00BB7DCC">
                          <w:rPr>
                            <w:rFonts w:ascii="Arial" w:hAnsi="Arial" w:cs="Arial"/>
                            <w:sz w:val="24"/>
                            <w:szCs w:val="24"/>
                          </w:rPr>
                          <w:t>Mn calculated using</w:t>
                        </w:r>
                        <w:r>
                          <w:rPr>
                            <w:rFonts w:ascii="Arial" w:hAnsi="Arial" w:cs="Arial"/>
                            <w:b/>
                            <w:bCs/>
                            <w:sz w:val="24"/>
                            <w:szCs w:val="24"/>
                          </w:rPr>
                          <w:t xml:space="preserve"> </w:t>
                        </w:r>
                        <w:r w:rsidRPr="00BB7DCC">
                          <w:rPr>
                            <w:rFonts w:ascii="Arial" w:hAnsi="Arial" w:cs="Arial"/>
                            <w:sz w:val="24"/>
                            <w:szCs w:val="24"/>
                          </w:rPr>
                          <w:t xml:space="preserve">DP and DFT. In </w:t>
                        </w:r>
                        <w:r w:rsidR="009F1308">
                          <w:rPr>
                            <w:rFonts w:ascii="Arial" w:hAnsi="Arial" w:cs="Arial" w:hint="eastAsia"/>
                            <w:b/>
                            <w:bCs/>
                            <w:sz w:val="24"/>
                            <w:szCs w:val="24"/>
                          </w:rPr>
                          <w:t>a</w:t>
                        </w:r>
                        <w:r w:rsidRPr="00BB7DCC">
                          <w:rPr>
                            <w:rFonts w:ascii="Arial" w:hAnsi="Arial" w:cs="Arial"/>
                            <w:sz w:val="24"/>
                            <w:szCs w:val="24"/>
                          </w:rPr>
                          <w:t xml:space="preserve"> and </w:t>
                        </w:r>
                        <w:r w:rsidR="009F1308">
                          <w:rPr>
                            <w:rFonts w:ascii="Arial" w:hAnsi="Arial" w:cs="Arial" w:hint="eastAsia"/>
                            <w:b/>
                            <w:bCs/>
                            <w:sz w:val="24"/>
                            <w:szCs w:val="24"/>
                          </w:rPr>
                          <w:t>b</w:t>
                        </w:r>
                        <w:r w:rsidRPr="00BB7DCC">
                          <w:rPr>
                            <w:rFonts w:ascii="Arial" w:hAnsi="Arial" w:cs="Arial"/>
                            <w:sz w:val="24"/>
                            <w:szCs w:val="24"/>
                          </w:rPr>
                          <w:t xml:space="preserve">, the structure corresponds to the </w:t>
                        </w:r>
                        <w:r w:rsidR="003E3B49">
                          <w:rPr>
                            <w:rFonts w:ascii="Arial" w:hAnsi="Arial" w:cs="Arial" w:hint="eastAsia"/>
                            <w:sz w:val="24"/>
                            <w:szCs w:val="24"/>
                          </w:rPr>
                          <w:t>transition state</w:t>
                        </w:r>
                        <w:r w:rsidRPr="00BB7DCC">
                          <w:rPr>
                            <w:rFonts w:ascii="Arial" w:hAnsi="Arial" w:cs="Arial"/>
                            <w:sz w:val="24"/>
                            <w:szCs w:val="24"/>
                          </w:rPr>
                          <w:t xml:space="preserve"> configuration </w:t>
                        </w:r>
                        <w:r>
                          <w:rPr>
                            <w:rFonts w:ascii="Arial" w:hAnsi="Arial" w:cs="Arial"/>
                            <w:sz w:val="24"/>
                            <w:szCs w:val="24"/>
                          </w:rPr>
                          <w:t>in which</w:t>
                        </w:r>
                        <w:r w:rsidRPr="00BB7DCC">
                          <w:rPr>
                            <w:rFonts w:ascii="Arial" w:hAnsi="Arial" w:cs="Arial"/>
                            <w:sz w:val="24"/>
                            <w:szCs w:val="24"/>
                          </w:rPr>
                          <w:t xml:space="preserve"> a single Mn atom is adjacent to</w:t>
                        </w:r>
                        <w:r>
                          <w:rPr>
                            <w:rFonts w:ascii="Arial" w:hAnsi="Arial" w:cs="Arial"/>
                            <w:sz w:val="24"/>
                            <w:szCs w:val="24"/>
                          </w:rPr>
                          <w:t xml:space="preserve"> the</w:t>
                        </w:r>
                        <w:r w:rsidRPr="00BB7DCC">
                          <w:rPr>
                            <w:rFonts w:ascii="Arial" w:hAnsi="Arial" w:cs="Arial"/>
                            <w:sz w:val="24"/>
                            <w:szCs w:val="24"/>
                          </w:rPr>
                          <w:t xml:space="preserve"> hydrogen, as shown on the </w:t>
                        </w:r>
                        <w:r w:rsidR="00C74461">
                          <w:rPr>
                            <w:rFonts w:ascii="Arial" w:hAnsi="Arial" w:cs="Arial" w:hint="eastAsia"/>
                            <w:sz w:val="24"/>
                            <w:szCs w:val="24"/>
                          </w:rPr>
                          <w:t>s</w:t>
                        </w:r>
                        <w:r w:rsidR="00C74461" w:rsidRPr="00C74461">
                          <w:rPr>
                            <w:rFonts w:ascii="Arial" w:hAnsi="Arial" w:cs="Arial"/>
                            <w:sz w:val="24"/>
                            <w:szCs w:val="24"/>
                          </w:rPr>
                          <w:t xml:space="preserve">econd from the left side </w:t>
                        </w:r>
                        <w:r w:rsidRPr="00BB7DCC">
                          <w:rPr>
                            <w:rFonts w:ascii="Arial" w:hAnsi="Arial" w:cs="Arial"/>
                            <w:sz w:val="24"/>
                            <w:szCs w:val="24"/>
                          </w:rPr>
                          <w:t xml:space="preserve">of </w:t>
                        </w:r>
                        <w:r w:rsidR="00B4242E">
                          <w:rPr>
                            <w:rFonts w:ascii="Arial" w:hAnsi="Arial" w:cs="Arial" w:hint="eastAsia"/>
                            <w:sz w:val="24"/>
                            <w:szCs w:val="24"/>
                          </w:rPr>
                          <w:t xml:space="preserve">Fig. </w:t>
                        </w:r>
                        <w:r w:rsidR="00360638">
                          <w:rPr>
                            <w:rFonts w:ascii="Arial" w:hAnsi="Arial" w:cs="Arial" w:hint="eastAsia"/>
                            <w:sz w:val="24"/>
                            <w:szCs w:val="24"/>
                          </w:rPr>
                          <w:t>3</w:t>
                        </w:r>
                        <w:r w:rsidRPr="00BB7DCC">
                          <w:rPr>
                            <w:rFonts w:ascii="Arial" w:hAnsi="Arial" w:cs="Arial"/>
                            <w:b/>
                            <w:bCs/>
                            <w:sz w:val="24"/>
                            <w:szCs w:val="24"/>
                          </w:rPr>
                          <w:t>c</w:t>
                        </w:r>
                        <w:r w:rsidRPr="00BB7DCC">
                          <w:rPr>
                            <w:rFonts w:ascii="Arial" w:hAnsi="Arial" w:cs="Arial"/>
                            <w:sz w:val="24"/>
                            <w:szCs w:val="24"/>
                          </w:rPr>
                          <w:t>.</w:t>
                        </w:r>
                      </w:p>
                    </w:txbxContent>
                  </v:textbox>
                </v:shape>
                <v:shape id="図 1205695037" o:spid="_x0000_s1029" type="#_x0000_t75" style="position:absolute;left:5308;top:1224;width:53277;height:41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">
                  <v:imagedata r:id="rId9" o:title=""/>
                </v:shape>
                <w10:wrap type="topAndBottom" anchorx="margin"/>
              </v:group>
            </w:pict>
          </mc:Fallback>
        </mc:AlternateContent>
      </w:r>
      <w:r w:rsidR="00AC4407" w:rsidRPr="007940A7">
        <w:rPr>
          <w:rFonts w:ascii="Arial" w:hAnsi="Arial" w:cs="Arial" w:hint="eastAsia"/>
          <w:sz w:val="24"/>
          <w:szCs w:val="24"/>
        </w:rPr>
        <w:t xml:space="preserve">  </w:t>
      </w:r>
      <w:r w:rsidR="007940A7" w:rsidRPr="007940A7">
        <w:rPr>
          <w:rFonts w:ascii="Arial" w:hAnsi="Arial" w:cs="Arial"/>
          <w:sz w:val="24"/>
          <w:szCs w:val="24"/>
        </w:rPr>
        <w:t xml:space="preserve">Figures </w:t>
      </w:r>
      <w:r w:rsidR="007940A7">
        <w:rPr>
          <w:rFonts w:ascii="Arial" w:hAnsi="Arial" w:cs="Arial" w:hint="eastAsia"/>
          <w:sz w:val="24"/>
          <w:szCs w:val="24"/>
        </w:rPr>
        <w:t>S1a</w:t>
      </w:r>
      <w:r w:rsidR="007940A7" w:rsidRPr="007940A7">
        <w:rPr>
          <w:rFonts w:ascii="Arial" w:hAnsi="Arial" w:cs="Arial"/>
          <w:sz w:val="24"/>
          <w:szCs w:val="24"/>
        </w:rPr>
        <w:t xml:space="preserve"> and </w:t>
      </w:r>
      <w:r w:rsidR="007940A7">
        <w:rPr>
          <w:rFonts w:ascii="Arial" w:hAnsi="Arial" w:cs="Arial" w:hint="eastAsia"/>
          <w:sz w:val="24"/>
          <w:szCs w:val="24"/>
        </w:rPr>
        <w:t>S1b</w:t>
      </w:r>
      <w:r w:rsidR="007940A7" w:rsidRPr="007940A7">
        <w:rPr>
          <w:rFonts w:ascii="Arial" w:hAnsi="Arial" w:cs="Arial"/>
          <w:sz w:val="24"/>
          <w:szCs w:val="24"/>
        </w:rPr>
        <w:t xml:space="preserve"> show the phonon dispersion relations for pure Ni and Ni–25.0 </w:t>
      </w:r>
      <w:proofErr w:type="gramStart"/>
      <w:r w:rsidR="007940A7" w:rsidRPr="007940A7">
        <w:rPr>
          <w:rFonts w:ascii="Arial" w:hAnsi="Arial" w:cs="Arial"/>
          <w:sz w:val="24"/>
          <w:szCs w:val="24"/>
        </w:rPr>
        <w:t>at.%</w:t>
      </w:r>
      <w:proofErr w:type="gramEnd"/>
      <w:r w:rsidR="007940A7" w:rsidRPr="007940A7">
        <w:rPr>
          <w:rFonts w:ascii="Arial" w:hAnsi="Arial" w:cs="Arial"/>
          <w:sz w:val="24"/>
          <w:szCs w:val="24"/>
        </w:rPr>
        <w:t xml:space="preserve"> Mn with hydrogen in solid solution. These plots represent the phonon dispersion for the</w:t>
      </w:r>
      <w:r w:rsidR="005D2BD3">
        <w:rPr>
          <w:rFonts w:ascii="Arial" w:hAnsi="Arial" w:cs="Arial" w:hint="eastAsia"/>
          <w:sz w:val="24"/>
          <w:szCs w:val="24"/>
        </w:rPr>
        <w:t xml:space="preserve"> site in the transition states</w:t>
      </w:r>
      <w:r w:rsidR="007940A7" w:rsidRPr="007940A7">
        <w:rPr>
          <w:rFonts w:ascii="Arial" w:hAnsi="Arial" w:cs="Arial"/>
          <w:sz w:val="24"/>
          <w:szCs w:val="24"/>
        </w:rPr>
        <w:t xml:space="preserve">. </w:t>
      </w:r>
      <w:r w:rsidR="000820C4" w:rsidRPr="007940A7">
        <w:rPr>
          <w:rFonts w:ascii="Arial" w:hAnsi="Arial" w:cs="Arial"/>
          <w:sz w:val="24"/>
          <w:szCs w:val="24"/>
        </w:rPr>
        <w:t>As d</w:t>
      </w:r>
      <w:r w:rsidR="000820C4" w:rsidRPr="000820C4">
        <w:rPr>
          <w:rFonts w:ascii="Arial" w:hAnsi="Arial" w:cs="Arial"/>
          <w:sz w:val="24"/>
          <w:szCs w:val="24"/>
        </w:rPr>
        <w:t xml:space="preserve">iscussed in the </w:t>
      </w:r>
      <w:r w:rsidR="005D2BD3">
        <w:rPr>
          <w:rFonts w:ascii="Arial" w:hAnsi="Arial" w:cs="Arial" w:hint="eastAsia"/>
          <w:sz w:val="24"/>
          <w:szCs w:val="24"/>
        </w:rPr>
        <w:t>main article</w:t>
      </w:r>
      <w:r w:rsidR="000820C4" w:rsidRPr="000820C4">
        <w:rPr>
          <w:rFonts w:ascii="Arial" w:hAnsi="Arial" w:cs="Arial"/>
          <w:sz w:val="24"/>
          <w:szCs w:val="24"/>
        </w:rPr>
        <w:t xml:space="preserve">, </w:t>
      </w:r>
      <w:r w:rsidR="00AC4407" w:rsidRPr="000820C4">
        <w:rPr>
          <w:rFonts w:ascii="Arial" w:hAnsi="Arial" w:cs="Arial"/>
          <w:sz w:val="24"/>
          <w:szCs w:val="24"/>
        </w:rPr>
        <w:t>for the tra</w:t>
      </w:r>
      <w:r w:rsidR="00AC4407" w:rsidRPr="00513F6C">
        <w:rPr>
          <w:rFonts w:ascii="Arial" w:hAnsi="Arial" w:cs="Arial"/>
          <w:sz w:val="24"/>
          <w:szCs w:val="24"/>
        </w:rPr>
        <w:t xml:space="preserve">nsition state, the accuracy </w:t>
      </w:r>
      <w:r w:rsidR="00AC4407">
        <w:rPr>
          <w:rFonts w:ascii="Arial" w:hAnsi="Arial" w:cs="Arial"/>
          <w:sz w:val="24"/>
          <w:szCs w:val="24"/>
        </w:rPr>
        <w:t>achieved by the</w:t>
      </w:r>
      <w:r w:rsidR="00AC4407" w:rsidRPr="00513F6C">
        <w:rPr>
          <w:rFonts w:ascii="Arial" w:hAnsi="Arial" w:cs="Arial"/>
          <w:sz w:val="24"/>
          <w:szCs w:val="24"/>
        </w:rPr>
        <w:t xml:space="preserve"> DP in reproducing the Mn-induced effects was lower than that</w:t>
      </w:r>
      <w:r w:rsidR="00AC4407">
        <w:rPr>
          <w:rFonts w:ascii="Arial" w:hAnsi="Arial" w:cs="Arial"/>
          <w:sz w:val="24"/>
          <w:szCs w:val="24"/>
        </w:rPr>
        <w:t xml:space="preserve"> achieved</w:t>
      </w:r>
      <w:r w:rsidR="00AC4407" w:rsidRPr="00513F6C">
        <w:rPr>
          <w:rFonts w:ascii="Arial" w:hAnsi="Arial" w:cs="Arial"/>
          <w:sz w:val="24"/>
          <w:szCs w:val="24"/>
        </w:rPr>
        <w:t xml:space="preserve"> for pure Ni. This </w:t>
      </w:r>
      <w:r w:rsidR="00AC4407">
        <w:rPr>
          <w:rFonts w:ascii="Arial" w:hAnsi="Arial" w:cs="Arial"/>
          <w:sz w:val="24"/>
          <w:szCs w:val="24"/>
        </w:rPr>
        <w:t>lower accuracy may</w:t>
      </w:r>
      <w:r w:rsidR="00AC4407" w:rsidRPr="00513F6C">
        <w:rPr>
          <w:rFonts w:ascii="Arial" w:hAnsi="Arial" w:cs="Arial"/>
          <w:sz w:val="24"/>
          <w:szCs w:val="24"/>
        </w:rPr>
        <w:t xml:space="preserve"> </w:t>
      </w:r>
      <w:r w:rsidR="00AC4407">
        <w:rPr>
          <w:rFonts w:ascii="Arial" w:hAnsi="Arial" w:cs="Arial"/>
          <w:sz w:val="24"/>
          <w:szCs w:val="24"/>
        </w:rPr>
        <w:t>have been</w:t>
      </w:r>
      <w:r w:rsidR="00AC4407" w:rsidRPr="00513F6C">
        <w:rPr>
          <w:rFonts w:ascii="Arial" w:hAnsi="Arial" w:cs="Arial"/>
          <w:sz w:val="24"/>
          <w:szCs w:val="24"/>
        </w:rPr>
        <w:t xml:space="preserve"> due to the increased variety of diffusion pathways in the alloy system compared to </w:t>
      </w:r>
      <w:r w:rsidR="00AC4407">
        <w:rPr>
          <w:rFonts w:ascii="Arial" w:eastAsia="游明朝" w:hAnsi="Arial" w:cs="Arial"/>
          <w:sz w:val="24"/>
          <w:szCs w:val="24"/>
        </w:rPr>
        <w:t>that of pure Ni, which made sufficient sampling of the transition states more challenging. Nevertheless, the DP qualitatively reproduce</w:t>
      </w:r>
      <w:r w:rsidR="00AC4407" w:rsidRPr="00513F6C">
        <w:rPr>
          <w:rFonts w:ascii="Arial" w:hAnsi="Arial" w:cs="Arial"/>
          <w:sz w:val="24"/>
          <w:szCs w:val="24"/>
        </w:rPr>
        <w:t>d the influence of Mn reasonably well.</w:t>
      </w:r>
      <w:r w:rsidR="00037B0F">
        <w:rPr>
          <w:rFonts w:ascii="Arial" w:hAnsi="Arial" w:cs="Arial" w:hint="eastAsia"/>
          <w:sz w:val="24"/>
          <w:szCs w:val="24"/>
        </w:rPr>
        <w:t xml:space="preserve"> </w:t>
      </w:r>
      <w:r w:rsidR="00037B0F" w:rsidRPr="00037B0F">
        <w:rPr>
          <w:rFonts w:ascii="Arial" w:hAnsi="Arial" w:cs="Arial"/>
          <w:sz w:val="24"/>
          <w:szCs w:val="24"/>
        </w:rPr>
        <w:t>In the hydrogen diffusion coefficient in Ni, the vibration frequency in the transition state has only a relatively small effect on the pre-factor of the diffusion coefficient</w:t>
      </w:r>
      <w:r w:rsidR="00A7012A" w:rsidRPr="00513F6C">
        <w:rPr>
          <w:rFonts w:ascii="Arial" w:hAnsi="Arial" w:cs="Arial"/>
          <w:sz w:val="24"/>
          <w:szCs w:val="24"/>
        </w:rPr>
        <w:fldChar w:fldCharType="begin"/>
      </w:r>
      <w:r w:rsidR="00A7012A">
        <w:rPr>
          <w:rFonts w:ascii="Arial" w:hAnsi="Arial" w:cs="Arial"/>
          <w:sz w:val="24"/>
          <w:szCs w:val="24"/>
        </w:rPr>
        <w:instrText xml:space="preserve"> ADDIN EN.CITE &lt;EndNote&gt;&lt;Cite&gt;&lt;Author&gt;Wimmer&lt;/Author&gt;&lt;Year&gt;2008&lt;/Year&gt;&lt;RecNum&gt;144&lt;/RecNum&gt;&lt;DisplayText&gt;&lt;style face="superscript"&gt;1&lt;/style&gt;&lt;/DisplayText&gt;&lt;record&gt;&lt;rec-number&gt;144&lt;/rec-number&gt;&lt;foreign-keys&gt;&lt;key app="EN" db-id="xfrprzs9opaae2esswwv59stfpz2tazrvsae" timestamp="1741327279"&gt;144&lt;/key&gt;&lt;/foreign-keys&gt;&lt;ref-type name="Journal Article"&gt;17&lt;/ref-type&gt;&lt;contributors&gt;&lt;authors&gt;&lt;author&gt;Wimmer, Erich&lt;/author&gt;&lt;author&gt;Wolf, Walter&lt;/author&gt;&lt;author&gt;Sticht, Jürgen&lt;/author&gt;&lt;author&gt;Saxe, Paul&lt;/author&gt;&lt;author&gt;Geller, Clint B.&lt;/author&gt;&lt;author&gt;Najafabadi, Reza&lt;/author&gt;&lt;author&gt;Young, George A.&lt;/author&gt;&lt;/authors&gt;&lt;/contributors&gt;&lt;titles&gt;&lt;title&gt;Temperature-dependent diffusion coefficients from ab initio computations: Hydrogen, deuterium, and tritium in nickel&lt;/title&gt;&lt;secondary-title&gt;Physical Review B&lt;/secondary-title&gt;&lt;/titles&gt;&lt;periodical&gt;&lt;full-title&gt;Physical Review B&lt;/full-title&gt;&lt;abbr-1&gt;Phys. Rev. B&lt;/abbr-1&gt;&lt;/periodical&gt;&lt;pages&gt;134305&lt;/pages&gt;&lt;volume&gt;77&lt;/volume&gt;&lt;number&gt;13&lt;/number&gt;&lt;dates&gt;&lt;year&gt;2008&lt;/year&gt;&lt;pub-dates&gt;&lt;date&gt;04/11/&lt;/date&gt;&lt;/pub-dates&gt;&lt;/dates&gt;&lt;publisher&gt;American Physical Society&lt;/publisher&gt;&lt;urls&gt;&lt;related-urls&gt;&lt;url&gt;https://link.aps.org/doi/10.1103/PhysRevB.77.134305&lt;/url&gt;&lt;/related-urls&gt;&lt;/urls&gt;&lt;electronic-resource-num&gt;10.1103/PhysRevB.77.134305&lt;/electronic-resource-num&gt;&lt;/record&gt;&lt;/Cite&gt;&lt;/EndNote&gt;</w:instrText>
      </w:r>
      <w:r w:rsidR="00A7012A" w:rsidRPr="00513F6C">
        <w:rPr>
          <w:rFonts w:ascii="Arial" w:hAnsi="Arial" w:cs="Arial"/>
          <w:sz w:val="24"/>
          <w:szCs w:val="24"/>
        </w:rPr>
        <w:fldChar w:fldCharType="separate"/>
      </w:r>
      <w:r w:rsidR="00A7012A" w:rsidRPr="00A7012A">
        <w:rPr>
          <w:rFonts w:ascii="Arial" w:hAnsi="Arial" w:cs="Arial"/>
          <w:noProof/>
          <w:sz w:val="24"/>
          <w:szCs w:val="24"/>
          <w:vertAlign w:val="superscript"/>
        </w:rPr>
        <w:t>1</w:t>
      </w:r>
      <w:r w:rsidR="00A7012A" w:rsidRPr="00513F6C">
        <w:rPr>
          <w:rFonts w:ascii="Arial" w:hAnsi="Arial" w:cs="Arial"/>
          <w:sz w:val="24"/>
          <w:szCs w:val="24"/>
        </w:rPr>
        <w:fldChar w:fldCharType="end"/>
      </w:r>
      <w:r w:rsidR="00037B0F" w:rsidRPr="00037B0F">
        <w:rPr>
          <w:rFonts w:ascii="Arial" w:hAnsi="Arial" w:cs="Arial"/>
          <w:sz w:val="24"/>
          <w:szCs w:val="24"/>
        </w:rPr>
        <w:t xml:space="preserve">. Therefore, the experimental results of the hydrogen diffusion coefficient in Ni-Mn alloys were accurately calculated by MD using the </w:t>
      </w:r>
      <w:r w:rsidR="0038317C" w:rsidRPr="00A50ED6">
        <w:rPr>
          <w:rFonts w:ascii="Arial" w:hAnsi="Arial" w:cs="Arial"/>
          <w:sz w:val="24"/>
          <w:szCs w:val="24"/>
        </w:rPr>
        <w:t>developed</w:t>
      </w:r>
      <w:r w:rsidR="00037B0F" w:rsidRPr="00037B0F">
        <w:rPr>
          <w:rFonts w:ascii="Arial" w:hAnsi="Arial" w:cs="Arial"/>
          <w:sz w:val="24"/>
          <w:szCs w:val="24"/>
        </w:rPr>
        <w:t xml:space="preserve"> DP.</w:t>
      </w:r>
    </w:p>
    <w:p w14:paraId="3DB5CBF4" w14:textId="60D08DD5" w:rsidR="00AC4407" w:rsidRPr="00AC4407" w:rsidRDefault="00AC4407" w:rsidP="00F260A0">
      <w:pPr>
        <w:widowControl/>
        <w:spacing w:line="480" w:lineRule="auto"/>
        <w:jc w:val="left"/>
        <w:rPr>
          <w:rFonts w:ascii="Arial" w:hAnsi="Arial" w:cs="Arial"/>
          <w:sz w:val="24"/>
          <w:szCs w:val="24"/>
        </w:rPr>
      </w:pPr>
    </w:p>
    <w:p w14:paraId="18ED8B54" w14:textId="47299816" w:rsidR="000820C4" w:rsidRDefault="000820C4">
      <w:pPr>
        <w:widowControl/>
        <w:jc w:val="left"/>
        <w:rPr>
          <w:rFonts w:ascii="Arial" w:hAnsi="Arial" w:cs="Arial"/>
          <w:b/>
          <w:bCs/>
          <w:sz w:val="24"/>
          <w:szCs w:val="24"/>
        </w:rPr>
      </w:pPr>
      <w:r>
        <w:rPr>
          <w:rFonts w:ascii="Arial" w:hAnsi="Arial" w:cs="Arial"/>
          <w:b/>
          <w:bCs/>
          <w:sz w:val="24"/>
          <w:szCs w:val="24"/>
        </w:rPr>
        <w:br w:type="page"/>
      </w:r>
    </w:p>
    <w:p w14:paraId="662FE960" w14:textId="6F87019B" w:rsidR="00F260A0" w:rsidRPr="009A6840" w:rsidRDefault="001C5CA1" w:rsidP="00F260A0">
      <w:pPr>
        <w:widowControl/>
        <w:spacing w:line="480" w:lineRule="auto"/>
        <w:jc w:val="left"/>
        <w:rPr>
          <w:rFonts w:ascii="Arial" w:hAnsi="Arial" w:cs="Arial"/>
          <w:b/>
          <w:bCs/>
          <w:sz w:val="24"/>
          <w:szCs w:val="24"/>
        </w:rPr>
      </w:pPr>
      <w:r w:rsidRPr="009A6840">
        <w:rPr>
          <w:rFonts w:ascii="Arial" w:hAnsi="Arial" w:cs="Arial"/>
          <w:b/>
          <w:bCs/>
          <w:sz w:val="24"/>
          <w:szCs w:val="24"/>
        </w:rPr>
        <w:t>Supplementary Note</w:t>
      </w:r>
      <w:r w:rsidRPr="009A6840">
        <w:rPr>
          <w:rFonts w:ascii="Arial" w:hAnsi="Arial" w:cs="Arial" w:hint="eastAsia"/>
          <w:b/>
          <w:bCs/>
          <w:sz w:val="24"/>
          <w:szCs w:val="24"/>
        </w:rPr>
        <w:t xml:space="preserve"> 2. </w:t>
      </w:r>
      <w:r w:rsidR="003D31CD" w:rsidRPr="008745B1">
        <w:rPr>
          <w:rFonts w:ascii="Arial" w:hAnsi="Arial" w:cs="Arial"/>
          <w:b/>
          <w:bCs/>
          <w:sz w:val="24"/>
          <w:szCs w:val="24"/>
        </w:rPr>
        <w:t xml:space="preserve">Hydrogen diffusion behavior in </w:t>
      </w:r>
      <w:r w:rsidR="003D31CD" w:rsidRPr="005462D3">
        <w:rPr>
          <w:rFonts w:ascii="Arial" w:hAnsi="Arial" w:cs="Arial"/>
          <w:b/>
          <w:bCs/>
          <w:sz w:val="24"/>
          <w:szCs w:val="24"/>
        </w:rPr>
        <w:t>in Ni–Mn alloys</w:t>
      </w:r>
    </w:p>
    <w:p w14:paraId="2B05B714" w14:textId="32D7F9F9" w:rsidR="001D6E73" w:rsidRPr="00513F6C" w:rsidRDefault="00A50ED6" w:rsidP="001D6E73">
      <w:pPr>
        <w:widowControl/>
        <w:spacing w:line="480" w:lineRule="auto"/>
        <w:ind w:firstLineChars="100" w:firstLine="240"/>
        <w:jc w:val="left"/>
        <w:rPr>
          <w:rFonts w:ascii="Arial" w:hAnsi="Arial" w:cs="Arial"/>
          <w:sz w:val="24"/>
          <w:szCs w:val="24"/>
        </w:rPr>
      </w:pPr>
      <w:r w:rsidRPr="00A50ED6">
        <w:rPr>
          <w:rFonts w:ascii="Arial" w:hAnsi="Arial" w:cs="Arial"/>
          <w:sz w:val="24"/>
          <w:szCs w:val="24"/>
        </w:rPr>
        <w:t xml:space="preserve">Figures </w:t>
      </w:r>
      <w:r>
        <w:rPr>
          <w:rFonts w:ascii="Arial" w:hAnsi="Arial" w:cs="Arial" w:hint="eastAsia"/>
          <w:sz w:val="24"/>
          <w:szCs w:val="24"/>
        </w:rPr>
        <w:t>S2</w:t>
      </w:r>
      <w:r w:rsidRPr="00A50ED6">
        <w:rPr>
          <w:rFonts w:ascii="Arial" w:hAnsi="Arial" w:cs="Arial"/>
          <w:sz w:val="24"/>
          <w:szCs w:val="24"/>
        </w:rPr>
        <w:t>a, b, and c show examples of MD simulations of hydrogen diffusion conducted using the developed DP for pure Ni-</w:t>
      </w:r>
      <w:r w:rsidR="0038317C">
        <w:rPr>
          <w:rFonts w:ascii="Arial" w:hAnsi="Arial" w:cs="Arial" w:hint="eastAsia"/>
          <w:sz w:val="24"/>
          <w:szCs w:val="24"/>
        </w:rPr>
        <w:t>7.5</w:t>
      </w:r>
      <w:r w:rsidRPr="00A50ED6">
        <w:rPr>
          <w:rFonts w:ascii="Arial" w:hAnsi="Arial" w:cs="Arial"/>
          <w:sz w:val="24"/>
          <w:szCs w:val="24"/>
        </w:rPr>
        <w:t xml:space="preserve"> </w:t>
      </w:r>
      <w:proofErr w:type="gramStart"/>
      <w:r w:rsidRPr="00A50ED6">
        <w:rPr>
          <w:rFonts w:ascii="Arial" w:hAnsi="Arial" w:cs="Arial"/>
          <w:sz w:val="24"/>
          <w:szCs w:val="24"/>
        </w:rPr>
        <w:t>at.%</w:t>
      </w:r>
      <w:proofErr w:type="gramEnd"/>
      <w:r w:rsidRPr="00A50ED6">
        <w:rPr>
          <w:rFonts w:ascii="Arial" w:hAnsi="Arial" w:cs="Arial"/>
          <w:sz w:val="24"/>
          <w:szCs w:val="24"/>
        </w:rPr>
        <w:t xml:space="preserve"> Mn, and Ni-</w:t>
      </w:r>
      <w:r w:rsidR="0038317C">
        <w:rPr>
          <w:rFonts w:ascii="Arial" w:hAnsi="Arial" w:cs="Arial" w:hint="eastAsia"/>
          <w:sz w:val="24"/>
          <w:szCs w:val="24"/>
        </w:rPr>
        <w:t>1</w:t>
      </w:r>
      <w:r w:rsidRPr="00A50ED6">
        <w:rPr>
          <w:rFonts w:ascii="Arial" w:hAnsi="Arial" w:cs="Arial"/>
          <w:sz w:val="24"/>
          <w:szCs w:val="24"/>
        </w:rPr>
        <w:t>2</w:t>
      </w:r>
      <w:r w:rsidR="0038317C">
        <w:rPr>
          <w:rFonts w:ascii="Arial" w:hAnsi="Arial" w:cs="Arial" w:hint="eastAsia"/>
          <w:sz w:val="24"/>
          <w:szCs w:val="24"/>
        </w:rPr>
        <w:t>.</w:t>
      </w:r>
      <w:r w:rsidRPr="00A50ED6">
        <w:rPr>
          <w:rFonts w:ascii="Arial" w:hAnsi="Arial" w:cs="Arial"/>
          <w:sz w:val="24"/>
          <w:szCs w:val="24"/>
        </w:rPr>
        <w:t xml:space="preserve">5 at.% Mn, respectively. In </w:t>
      </w:r>
      <w:r w:rsidR="00D4151A">
        <w:rPr>
          <w:rFonts w:ascii="Arial" w:hAnsi="Arial" w:cs="Arial" w:hint="eastAsia"/>
          <w:sz w:val="24"/>
          <w:szCs w:val="24"/>
        </w:rPr>
        <w:t>these</w:t>
      </w:r>
      <w:r w:rsidRPr="00A50ED6">
        <w:rPr>
          <w:rFonts w:ascii="Arial" w:hAnsi="Arial" w:cs="Arial"/>
          <w:sz w:val="24"/>
          <w:szCs w:val="24"/>
        </w:rPr>
        <w:t xml:space="preserve"> systems, a linear relationship existed between time and the mean square displacement (MSD), validating fitting with the Einstein equation. Figure </w:t>
      </w:r>
      <w:r w:rsidR="00D4151A">
        <w:rPr>
          <w:rFonts w:ascii="Arial" w:hAnsi="Arial" w:cs="Arial" w:hint="eastAsia"/>
          <w:sz w:val="24"/>
          <w:szCs w:val="24"/>
        </w:rPr>
        <w:t>S2c</w:t>
      </w:r>
      <w:r w:rsidRPr="00A50ED6">
        <w:rPr>
          <w:rFonts w:ascii="Arial" w:hAnsi="Arial" w:cs="Arial"/>
          <w:sz w:val="24"/>
          <w:szCs w:val="24"/>
        </w:rPr>
        <w:t xml:space="preserve"> presents Arrhenius plots of the diffusion coefficients obtained from the Einstein relation at each temperature. </w:t>
      </w:r>
      <w:r w:rsidR="001D6E73" w:rsidRPr="00513F6C">
        <w:rPr>
          <w:rFonts w:ascii="Arial" w:hAnsi="Arial" w:cs="Arial"/>
          <w:sz w:val="24"/>
          <w:szCs w:val="24"/>
        </w:rPr>
        <w:t>The linearity of th</w:t>
      </w:r>
      <w:r w:rsidR="001D6E73">
        <w:rPr>
          <w:rFonts w:ascii="Arial" w:hAnsi="Arial" w:cs="Arial"/>
          <w:sz w:val="24"/>
          <w:szCs w:val="24"/>
        </w:rPr>
        <w:t>es</w:t>
      </w:r>
      <w:r w:rsidR="001D6E73" w:rsidRPr="00513F6C">
        <w:rPr>
          <w:rFonts w:ascii="Arial" w:hAnsi="Arial" w:cs="Arial"/>
          <w:sz w:val="24"/>
          <w:szCs w:val="24"/>
        </w:rPr>
        <w:t xml:space="preserve">e plots </w:t>
      </w:r>
      <w:r w:rsidR="001D6E73">
        <w:rPr>
          <w:rFonts w:ascii="Arial" w:hAnsi="Arial" w:cs="Arial"/>
          <w:sz w:val="24"/>
          <w:szCs w:val="24"/>
        </w:rPr>
        <w:t>validates the approach in which</w:t>
      </w:r>
      <w:r w:rsidR="001D6E73" w:rsidRPr="00513F6C">
        <w:rPr>
          <w:rFonts w:ascii="Arial" w:hAnsi="Arial" w:cs="Arial"/>
          <w:sz w:val="24"/>
          <w:szCs w:val="24"/>
        </w:rPr>
        <w:t xml:space="preserve"> a single activation energy</w:t>
      </w:r>
      <w:r w:rsidR="001D6E73">
        <w:rPr>
          <w:rFonts w:ascii="Arial" w:hAnsi="Arial" w:cs="Arial"/>
          <w:sz w:val="24"/>
          <w:szCs w:val="24"/>
        </w:rPr>
        <w:t xml:space="preserve"> was used</w:t>
      </w:r>
      <w:r w:rsidR="001D6E73" w:rsidRPr="00513F6C">
        <w:rPr>
          <w:rFonts w:ascii="Arial" w:hAnsi="Arial" w:cs="Arial"/>
          <w:sz w:val="24"/>
          <w:szCs w:val="24"/>
        </w:rPr>
        <w:t xml:space="preserve"> for fitting. This consistency also validates the computational conditions and atomic structure models used in the hydrogen diffusion analysis. </w:t>
      </w:r>
    </w:p>
    <w:p w14:paraId="75048832" w14:textId="380C0CF0" w:rsidR="00F260A0" w:rsidRPr="001D6E73" w:rsidRDefault="00CF383C" w:rsidP="00A24C2E">
      <w:pPr>
        <w:widowControl/>
        <w:spacing w:line="480" w:lineRule="auto"/>
        <w:ind w:firstLineChars="100" w:firstLine="240"/>
        <w:jc w:val="left"/>
        <w:rPr>
          <w:rFonts w:ascii="Arial" w:hAnsi="Arial" w:cs="Arial"/>
          <w:sz w:val="24"/>
          <w:szCs w:val="24"/>
        </w:rPr>
      </w:pPr>
      <w:r w:rsidRPr="009A6840">
        <w:rPr>
          <w:rFonts w:ascii="Arial" w:hAnsi="Arial" w:cs="Arial" w:hint="eastAsia"/>
          <w:noProof/>
          <w:sz w:val="24"/>
          <w:szCs w:val="24"/>
        </w:rPr>
        <mc:AlternateContent>
          <mc:Choice Requires="wpc">
            <w:drawing>
              <wp:anchor distT="0" distB="0" distL="114300" distR="114300" simplePos="0" relativeHeight="251664384" behindDoc="0" locked="0" layoutInCell="1" allowOverlap="1" wp14:anchorId="530330B3" wp14:editId="415933D8">
                <wp:simplePos x="0" y="0"/>
                <wp:positionH relativeFrom="margin">
                  <wp:align>right</wp:align>
                </wp:positionH>
                <wp:positionV relativeFrom="paragraph">
                  <wp:posOffset>288290</wp:posOffset>
                </wp:positionV>
                <wp:extent cx="6645275" cy="2923540"/>
                <wp:effectExtent l="0" t="0" r="3175" b="0"/>
                <wp:wrapSquare wrapText="bothSides"/>
                <wp:docPr id="1044444895" name="キャンバス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133050219" name="テキスト ボックス 7"/>
                        <wps:cNvSpPr txBox="1"/>
                        <wps:spPr>
                          <a:xfrm>
                            <a:off x="47298" y="2038585"/>
                            <a:ext cx="6597977" cy="885483"/>
                          </a:xfrm>
                          <a:prstGeom prst="rect">
                            <a:avLst/>
                          </a:prstGeom>
                          <a:solidFill>
                            <a:schemeClr val="lt1"/>
                          </a:solidFill>
                          <a:ln w="6350">
                            <a:noFill/>
                          </a:ln>
                        </wps:spPr>
                        <wps:txbx>
                          <w:txbxContent>
                            <w:p w14:paraId="6EB9F578" w14:textId="258FEA81" w:rsidR="00677D1D" w:rsidRPr="00677D1D" w:rsidRDefault="00677D1D" w:rsidP="00F260A0">
                              <w:pPr>
                                <w:rPr>
                                  <w:rFonts w:ascii="Arial" w:hAnsi="Arial" w:cs="Arial"/>
                                  <w:sz w:val="24"/>
                                  <w:szCs w:val="24"/>
                                </w:rPr>
                              </w:pPr>
                              <w:r w:rsidRPr="005462D3">
                                <w:rPr>
                                  <w:rFonts w:ascii="Arial" w:hAnsi="Arial" w:cs="Arial"/>
                                  <w:b/>
                                  <w:bCs/>
                                  <w:sz w:val="24"/>
                                  <w:szCs w:val="24"/>
                                </w:rPr>
                                <w:t xml:space="preserve">Fig. </w:t>
                              </w:r>
                              <w:r w:rsidR="001B1ED1">
                                <w:rPr>
                                  <w:rFonts w:ascii="Arial" w:hAnsi="Arial" w:cs="Arial" w:hint="eastAsia"/>
                                  <w:b/>
                                  <w:bCs/>
                                  <w:sz w:val="24"/>
                                  <w:szCs w:val="24"/>
                                </w:rPr>
                                <w:t>S2</w:t>
                              </w:r>
                              <w:r w:rsidRPr="005462D3">
                                <w:rPr>
                                  <w:rFonts w:ascii="Arial" w:hAnsi="Arial" w:cs="Arial"/>
                                  <w:b/>
                                  <w:bCs/>
                                  <w:sz w:val="24"/>
                                  <w:szCs w:val="24"/>
                                </w:rPr>
                                <w:t xml:space="preserve">. </w:t>
                              </w:r>
                              <w:r w:rsidR="008745B1" w:rsidRPr="008745B1">
                                <w:rPr>
                                  <w:rFonts w:ascii="Arial" w:hAnsi="Arial" w:cs="Arial"/>
                                  <w:b/>
                                  <w:bCs/>
                                  <w:sz w:val="24"/>
                                  <w:szCs w:val="24"/>
                                </w:rPr>
                                <w:t xml:space="preserve">Hydrogen diffusion behavior in </w:t>
                              </w:r>
                              <w:r w:rsidRPr="005462D3">
                                <w:rPr>
                                  <w:rFonts w:ascii="Arial" w:hAnsi="Arial" w:cs="Arial"/>
                                  <w:b/>
                                  <w:bCs/>
                                  <w:sz w:val="24"/>
                                  <w:szCs w:val="24"/>
                                </w:rPr>
                                <w:t>in Ni–Mn alloys.</w:t>
                              </w:r>
                              <w:r w:rsidRPr="005462D3">
                                <w:rPr>
                                  <w:rFonts w:ascii="Arial" w:hAnsi="Arial" w:cs="Arial"/>
                                  <w:sz w:val="24"/>
                                  <w:szCs w:val="24"/>
                                </w:rPr>
                                <w:t xml:space="preserve"> Relationship between annealing time and mean squared displacement (MSD) of hydrogen in </w:t>
                              </w:r>
                              <w:r w:rsidRPr="005462D3">
                                <w:rPr>
                                  <w:rFonts w:ascii="Arial" w:hAnsi="Arial" w:cs="Arial"/>
                                  <w:b/>
                                  <w:bCs/>
                                  <w:sz w:val="24"/>
                                  <w:szCs w:val="24"/>
                                </w:rPr>
                                <w:t>a</w:t>
                              </w:r>
                              <w:r w:rsidRPr="005462D3">
                                <w:rPr>
                                  <w:rFonts w:ascii="Arial" w:hAnsi="Arial" w:cs="Arial"/>
                                  <w:sz w:val="24"/>
                                  <w:szCs w:val="24"/>
                                </w:rPr>
                                <w:t xml:space="preserve"> </w:t>
                              </w:r>
                              <w:r w:rsidR="00372723" w:rsidRPr="005462D3">
                                <w:rPr>
                                  <w:rFonts w:ascii="Arial" w:hAnsi="Arial" w:cs="Arial"/>
                                  <w:sz w:val="24"/>
                                  <w:szCs w:val="24"/>
                                </w:rPr>
                                <w:t>–</w:t>
                              </w:r>
                              <w:r w:rsidR="00372723">
                                <w:rPr>
                                  <w:rFonts w:ascii="Arial" w:hAnsi="Arial" w:cs="Arial" w:hint="eastAsia"/>
                                  <w:sz w:val="24"/>
                                  <w:szCs w:val="24"/>
                                </w:rPr>
                                <w:t>7.5</w:t>
                              </w:r>
                              <w:r w:rsidR="00372723" w:rsidRPr="005462D3">
                                <w:rPr>
                                  <w:rFonts w:ascii="Arial" w:hAnsi="Arial" w:cs="Arial"/>
                                  <w:sz w:val="24"/>
                                  <w:szCs w:val="24"/>
                                </w:rPr>
                                <w:t xml:space="preserve"> </w:t>
                              </w:r>
                              <w:proofErr w:type="gramStart"/>
                              <w:r w:rsidR="00372723" w:rsidRPr="005462D3">
                                <w:rPr>
                                  <w:rFonts w:ascii="Arial" w:hAnsi="Arial" w:cs="Arial"/>
                                  <w:sz w:val="24"/>
                                  <w:szCs w:val="24"/>
                                </w:rPr>
                                <w:t>at.%</w:t>
                              </w:r>
                              <w:proofErr w:type="gramEnd"/>
                              <w:r w:rsidR="00372723" w:rsidRPr="005462D3">
                                <w:rPr>
                                  <w:rFonts w:ascii="Arial" w:hAnsi="Arial" w:cs="Arial"/>
                                  <w:sz w:val="24"/>
                                  <w:szCs w:val="24"/>
                                </w:rPr>
                                <w:t xml:space="preserve"> Mn</w:t>
                              </w:r>
                              <w:r w:rsidRPr="005462D3">
                                <w:rPr>
                                  <w:rFonts w:ascii="Arial" w:hAnsi="Arial" w:cs="Arial"/>
                                  <w:sz w:val="24"/>
                                  <w:szCs w:val="24"/>
                                </w:rPr>
                                <w:t xml:space="preserve">, </w:t>
                              </w:r>
                              <w:r w:rsidRPr="005462D3">
                                <w:rPr>
                                  <w:rFonts w:ascii="Arial" w:hAnsi="Arial" w:cs="Arial"/>
                                  <w:b/>
                                  <w:bCs/>
                                  <w:sz w:val="24"/>
                                  <w:szCs w:val="24"/>
                                </w:rPr>
                                <w:t>b</w:t>
                              </w:r>
                              <w:r w:rsidRPr="005462D3">
                                <w:rPr>
                                  <w:rFonts w:ascii="Arial" w:hAnsi="Arial" w:cs="Arial"/>
                                  <w:sz w:val="24"/>
                                  <w:szCs w:val="24"/>
                                </w:rPr>
                                <w:t xml:space="preserve"> Ni–1</w:t>
                              </w:r>
                              <w:r w:rsidR="00372723">
                                <w:rPr>
                                  <w:rFonts w:ascii="Arial" w:hAnsi="Arial" w:cs="Arial" w:hint="eastAsia"/>
                                  <w:sz w:val="24"/>
                                  <w:szCs w:val="24"/>
                                </w:rPr>
                                <w:t>2</w:t>
                              </w:r>
                              <w:r w:rsidRPr="005462D3">
                                <w:rPr>
                                  <w:rFonts w:ascii="Arial" w:hAnsi="Arial" w:cs="Arial"/>
                                  <w:sz w:val="24"/>
                                  <w:szCs w:val="24"/>
                                </w:rPr>
                                <w:t>.</w:t>
                              </w:r>
                              <w:r w:rsidR="00372723">
                                <w:rPr>
                                  <w:rFonts w:ascii="Arial" w:hAnsi="Arial" w:cs="Arial" w:hint="eastAsia"/>
                                  <w:sz w:val="24"/>
                                  <w:szCs w:val="24"/>
                                </w:rPr>
                                <w:t>5</w:t>
                              </w:r>
                              <w:r w:rsidRPr="005462D3">
                                <w:rPr>
                                  <w:rFonts w:ascii="Arial" w:hAnsi="Arial" w:cs="Arial"/>
                                  <w:sz w:val="24"/>
                                  <w:szCs w:val="24"/>
                                </w:rPr>
                                <w:t xml:space="preserve"> at.% Mn. </w:t>
                              </w:r>
                              <w:r w:rsidR="00372723">
                                <w:rPr>
                                  <w:rFonts w:ascii="Arial" w:hAnsi="Arial" w:cs="Arial" w:hint="eastAsia"/>
                                  <w:b/>
                                  <w:bCs/>
                                  <w:sz w:val="24"/>
                                  <w:szCs w:val="24"/>
                                </w:rPr>
                                <w:t>c</w:t>
                              </w:r>
                              <w:r w:rsidRPr="005462D3">
                                <w:rPr>
                                  <w:rFonts w:ascii="Arial" w:hAnsi="Arial" w:cs="Arial"/>
                                  <w:sz w:val="24"/>
                                  <w:szCs w:val="24"/>
                                </w:rPr>
                                <w:t xml:space="preserve"> Arrhenius plots of hydrogen diffusion coefficients versus 1/</w:t>
                              </w:r>
                              <w:r w:rsidRPr="005462D3">
                                <w:rPr>
                                  <w:rFonts w:ascii="Cambria Math" w:hAnsi="Cambria Math" w:cs="Cambria Math"/>
                                  <w:sz w:val="24"/>
                                  <w:szCs w:val="24"/>
                                </w:rPr>
                                <w:t>𝑘</w:t>
                              </w:r>
                              <w:r w:rsidRPr="005462D3">
                                <w:rPr>
                                  <w:rFonts w:ascii="Arial" w:hAnsi="Arial" w:cs="Arial"/>
                                  <w:sz w:val="24"/>
                                  <w:szCs w:val="24"/>
                                  <w:vertAlign w:val="subscript"/>
                                </w:rPr>
                                <w:t>B</w:t>
                              </w:r>
                              <w:r w:rsidRPr="005462D3">
                                <w:rPr>
                                  <w:rFonts w:ascii="Arial" w:hAnsi="Arial" w:cs="Arial"/>
                                  <w:i/>
                                  <w:iCs/>
                                  <w:sz w:val="24"/>
                                  <w:szCs w:val="24"/>
                                </w:rPr>
                                <w:t>T</w:t>
                              </w:r>
                              <w:r w:rsidRPr="005462D3">
                                <w:rPr>
                                  <w:rFonts w:ascii="Arial" w:hAnsi="Arial" w:cs="Arial"/>
                                  <w:sz w:val="24"/>
                                  <w:szCs w:val="24"/>
                                </w:rPr>
                                <w:t xml:space="preserve"> for these three systems. </w:t>
                              </w:r>
                            </w:p>
                          </w:txbxContent>
                        </wps:txbx>
                        <wps:bodyPr rot="0" spcFirstLastPara="0" vert="horz" wrap="square" lIns="91440" tIns="45720" rIns="91440" bIns="45720" numCol="1" spcCol="0" rtlCol="0" fromWordArt="0" anchor="t" anchorCtr="0" forceAA="0" compatLnSpc="1">
                          <a:prstTxWarp prst="textNoShape">
                            <a:avLst/>
                          </a:prstTxWarp>
                        </wps:bodyPr>
                      </wps:wsp>
                      <pic:pic xmlns:pic="http://schemas.openxmlformats.org/drawingml/2006/picture">
                        <pic:nvPicPr>
                          <pic:cNvPr id="637410274" name="図 637410274"/>
                          <pic:cNvPicPr>
                            <a:picLocks noChangeAspect="1"/>
                          </pic:cNvPicPr>
                        </pic:nvPicPr>
                        <pic:blipFill>
                          <a:blip r:embed="rId10"/>
                          <a:stretch>
                            <a:fillRect/>
                          </a:stretch>
                        </pic:blipFill>
                        <pic:spPr>
                          <a:xfrm>
                            <a:off x="18108" y="181069"/>
                            <a:ext cx="6519120" cy="1783533"/>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530330B3" id="キャンバス 1" o:spid="_x0000_s1030" editas="canvas" style="position:absolute;left:0;text-align:left;margin-left:472.05pt;margin-top:22.7pt;width:523.25pt;height:230.2pt;z-index:251664384;mso-position-horizontal:right;mso-position-horizontal-relative:margin;mso-width-relative:margin;mso-height-relative:margin" coordsize="66452,29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&#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">
                <v:shape id="_x0000_s1031" type="#_x0000_t75" style="position:absolute;width:66452;height:29235;visibility:visible;mso-wrap-style:square" filled="t">
                  <v:fill o:detectmouseclick="t"/>
                  <v:path o:connecttype="none"/>
                </v:shape>
                <v:shape id="テキスト ボックス 7" o:spid="_x0000_s1032" type="#_x0000_t202" style="position:absolute;left:472;top:20385;width:65980;height:8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" fillcolor="white [3201]" stroked="f" strokeweight=".5pt">
                  <v:textbox>
                    <w:txbxContent>
                      <w:p w14:paraId="6EB9F578" w14:textId="258FEA81" w:rsidR="00677D1D" w:rsidRPr="00677D1D" w:rsidRDefault="00677D1D" w:rsidP="00F260A0">
                        <w:pPr>
                          <w:rPr>
                            <w:rFonts w:ascii="Arial" w:hAnsi="Arial" w:cs="Arial"/>
                            <w:sz w:val="24"/>
                            <w:szCs w:val="24"/>
                          </w:rPr>
                        </w:pPr>
                        <w:r w:rsidRPr="005462D3">
                          <w:rPr>
                            <w:rFonts w:ascii="Arial" w:hAnsi="Arial" w:cs="Arial"/>
                            <w:b/>
                            <w:bCs/>
                            <w:sz w:val="24"/>
                            <w:szCs w:val="24"/>
                          </w:rPr>
                          <w:t xml:space="preserve">Fig. </w:t>
                        </w:r>
                        <w:r w:rsidR="001B1ED1">
                          <w:rPr>
                            <w:rFonts w:ascii="Arial" w:hAnsi="Arial" w:cs="Arial" w:hint="eastAsia"/>
                            <w:b/>
                            <w:bCs/>
                            <w:sz w:val="24"/>
                            <w:szCs w:val="24"/>
                          </w:rPr>
                          <w:t>S2</w:t>
                        </w:r>
                        <w:r w:rsidRPr="005462D3">
                          <w:rPr>
                            <w:rFonts w:ascii="Arial" w:hAnsi="Arial" w:cs="Arial"/>
                            <w:b/>
                            <w:bCs/>
                            <w:sz w:val="24"/>
                            <w:szCs w:val="24"/>
                          </w:rPr>
                          <w:t xml:space="preserve">. </w:t>
                        </w:r>
                        <w:r w:rsidR="008745B1" w:rsidRPr="008745B1">
                          <w:rPr>
                            <w:rFonts w:ascii="Arial" w:hAnsi="Arial" w:cs="Arial"/>
                            <w:b/>
                            <w:bCs/>
                            <w:sz w:val="24"/>
                            <w:szCs w:val="24"/>
                          </w:rPr>
                          <w:t xml:space="preserve">Hydrogen diffusion behavior in </w:t>
                        </w:r>
                        <w:r w:rsidRPr="005462D3">
                          <w:rPr>
                            <w:rFonts w:ascii="Arial" w:hAnsi="Arial" w:cs="Arial"/>
                            <w:b/>
                            <w:bCs/>
                            <w:sz w:val="24"/>
                            <w:szCs w:val="24"/>
                          </w:rPr>
                          <w:t>in Ni–Mn alloys.</w:t>
                        </w:r>
                        <w:r w:rsidRPr="005462D3">
                          <w:rPr>
                            <w:rFonts w:ascii="Arial" w:hAnsi="Arial" w:cs="Arial"/>
                            <w:sz w:val="24"/>
                            <w:szCs w:val="24"/>
                          </w:rPr>
                          <w:t xml:space="preserve"> Relationship between annealing time and mean squared displacement (MSD) of hydrogen in </w:t>
                        </w:r>
                        <w:r w:rsidRPr="005462D3">
                          <w:rPr>
                            <w:rFonts w:ascii="Arial" w:hAnsi="Arial" w:cs="Arial"/>
                            <w:b/>
                            <w:bCs/>
                            <w:sz w:val="24"/>
                            <w:szCs w:val="24"/>
                          </w:rPr>
                          <w:t>a</w:t>
                        </w:r>
                        <w:r w:rsidRPr="005462D3">
                          <w:rPr>
                            <w:rFonts w:ascii="Arial" w:hAnsi="Arial" w:cs="Arial"/>
                            <w:sz w:val="24"/>
                            <w:szCs w:val="24"/>
                          </w:rPr>
                          <w:t xml:space="preserve"> </w:t>
                        </w:r>
                        <w:r w:rsidR="00372723" w:rsidRPr="005462D3">
                          <w:rPr>
                            <w:rFonts w:ascii="Arial" w:hAnsi="Arial" w:cs="Arial"/>
                            <w:sz w:val="24"/>
                            <w:szCs w:val="24"/>
                          </w:rPr>
                          <w:t>–</w:t>
                        </w:r>
                        <w:r w:rsidR="00372723">
                          <w:rPr>
                            <w:rFonts w:ascii="Arial" w:hAnsi="Arial" w:cs="Arial" w:hint="eastAsia"/>
                            <w:sz w:val="24"/>
                            <w:szCs w:val="24"/>
                          </w:rPr>
                          <w:t>7.5</w:t>
                        </w:r>
                        <w:r w:rsidR="00372723" w:rsidRPr="005462D3">
                          <w:rPr>
                            <w:rFonts w:ascii="Arial" w:hAnsi="Arial" w:cs="Arial"/>
                            <w:sz w:val="24"/>
                            <w:szCs w:val="24"/>
                          </w:rPr>
                          <w:t xml:space="preserve"> </w:t>
                        </w:r>
                        <w:proofErr w:type="gramStart"/>
                        <w:r w:rsidR="00372723" w:rsidRPr="005462D3">
                          <w:rPr>
                            <w:rFonts w:ascii="Arial" w:hAnsi="Arial" w:cs="Arial"/>
                            <w:sz w:val="24"/>
                            <w:szCs w:val="24"/>
                          </w:rPr>
                          <w:t>at.%</w:t>
                        </w:r>
                        <w:proofErr w:type="gramEnd"/>
                        <w:r w:rsidR="00372723" w:rsidRPr="005462D3">
                          <w:rPr>
                            <w:rFonts w:ascii="Arial" w:hAnsi="Arial" w:cs="Arial"/>
                            <w:sz w:val="24"/>
                            <w:szCs w:val="24"/>
                          </w:rPr>
                          <w:t xml:space="preserve"> Mn</w:t>
                        </w:r>
                        <w:r w:rsidRPr="005462D3">
                          <w:rPr>
                            <w:rFonts w:ascii="Arial" w:hAnsi="Arial" w:cs="Arial"/>
                            <w:sz w:val="24"/>
                            <w:szCs w:val="24"/>
                          </w:rPr>
                          <w:t xml:space="preserve">, </w:t>
                        </w:r>
                        <w:r w:rsidRPr="005462D3">
                          <w:rPr>
                            <w:rFonts w:ascii="Arial" w:hAnsi="Arial" w:cs="Arial"/>
                            <w:b/>
                            <w:bCs/>
                            <w:sz w:val="24"/>
                            <w:szCs w:val="24"/>
                          </w:rPr>
                          <w:t>b</w:t>
                        </w:r>
                        <w:r w:rsidRPr="005462D3">
                          <w:rPr>
                            <w:rFonts w:ascii="Arial" w:hAnsi="Arial" w:cs="Arial"/>
                            <w:sz w:val="24"/>
                            <w:szCs w:val="24"/>
                          </w:rPr>
                          <w:t xml:space="preserve"> Ni–1</w:t>
                        </w:r>
                        <w:r w:rsidR="00372723">
                          <w:rPr>
                            <w:rFonts w:ascii="Arial" w:hAnsi="Arial" w:cs="Arial" w:hint="eastAsia"/>
                            <w:sz w:val="24"/>
                            <w:szCs w:val="24"/>
                          </w:rPr>
                          <w:t>2</w:t>
                        </w:r>
                        <w:r w:rsidRPr="005462D3">
                          <w:rPr>
                            <w:rFonts w:ascii="Arial" w:hAnsi="Arial" w:cs="Arial"/>
                            <w:sz w:val="24"/>
                            <w:szCs w:val="24"/>
                          </w:rPr>
                          <w:t>.</w:t>
                        </w:r>
                        <w:r w:rsidR="00372723">
                          <w:rPr>
                            <w:rFonts w:ascii="Arial" w:hAnsi="Arial" w:cs="Arial" w:hint="eastAsia"/>
                            <w:sz w:val="24"/>
                            <w:szCs w:val="24"/>
                          </w:rPr>
                          <w:t>5</w:t>
                        </w:r>
                        <w:r w:rsidRPr="005462D3">
                          <w:rPr>
                            <w:rFonts w:ascii="Arial" w:hAnsi="Arial" w:cs="Arial"/>
                            <w:sz w:val="24"/>
                            <w:szCs w:val="24"/>
                          </w:rPr>
                          <w:t xml:space="preserve"> at.% Mn. </w:t>
                        </w:r>
                        <w:r w:rsidR="00372723">
                          <w:rPr>
                            <w:rFonts w:ascii="Arial" w:hAnsi="Arial" w:cs="Arial" w:hint="eastAsia"/>
                            <w:b/>
                            <w:bCs/>
                            <w:sz w:val="24"/>
                            <w:szCs w:val="24"/>
                          </w:rPr>
                          <w:t>c</w:t>
                        </w:r>
                        <w:r w:rsidRPr="005462D3">
                          <w:rPr>
                            <w:rFonts w:ascii="Arial" w:hAnsi="Arial" w:cs="Arial"/>
                            <w:sz w:val="24"/>
                            <w:szCs w:val="24"/>
                          </w:rPr>
                          <w:t xml:space="preserve"> Arrhenius plots of hydrogen diffusion coefficients versus 1/</w:t>
                        </w:r>
                        <w:r w:rsidRPr="005462D3">
                          <w:rPr>
                            <w:rFonts w:ascii="Cambria Math" w:hAnsi="Cambria Math" w:cs="Cambria Math"/>
                            <w:sz w:val="24"/>
                            <w:szCs w:val="24"/>
                          </w:rPr>
                          <w:t>𝑘</w:t>
                        </w:r>
                        <w:r w:rsidRPr="005462D3">
                          <w:rPr>
                            <w:rFonts w:ascii="Arial" w:hAnsi="Arial" w:cs="Arial"/>
                            <w:sz w:val="24"/>
                            <w:szCs w:val="24"/>
                            <w:vertAlign w:val="subscript"/>
                          </w:rPr>
                          <w:t>B</w:t>
                        </w:r>
                        <w:r w:rsidRPr="005462D3">
                          <w:rPr>
                            <w:rFonts w:ascii="Arial" w:hAnsi="Arial" w:cs="Arial"/>
                            <w:i/>
                            <w:iCs/>
                            <w:sz w:val="24"/>
                            <w:szCs w:val="24"/>
                          </w:rPr>
                          <w:t>T</w:t>
                        </w:r>
                        <w:r w:rsidRPr="005462D3">
                          <w:rPr>
                            <w:rFonts w:ascii="Arial" w:hAnsi="Arial" w:cs="Arial"/>
                            <w:sz w:val="24"/>
                            <w:szCs w:val="24"/>
                          </w:rPr>
                          <w:t xml:space="preserve"> for these three systems. </w:t>
                        </w:r>
                      </w:p>
                    </w:txbxContent>
                  </v:textbox>
                </v:shape>
                <v:shape id="図 637410274" o:spid="_x0000_s1033" type="#_x0000_t75" style="position:absolute;left:181;top:1810;width:65191;height:178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">
                  <v:imagedata r:id="rId11" o:title=""/>
                </v:shape>
                <w10:wrap type="square" anchorx="margin"/>
              </v:group>
            </w:pict>
          </mc:Fallback>
        </mc:AlternateContent>
      </w:r>
    </w:p>
    <w:p w14:paraId="49E9D97A" w14:textId="0C15B6A2" w:rsidR="00F260A0" w:rsidRPr="009A6840" w:rsidRDefault="001C5CA1" w:rsidP="00F260A0">
      <w:pPr>
        <w:widowControl/>
        <w:spacing w:line="480" w:lineRule="auto"/>
        <w:jc w:val="left"/>
        <w:rPr>
          <w:rFonts w:ascii="Arial" w:hAnsi="Arial" w:cs="Arial"/>
          <w:sz w:val="24"/>
          <w:szCs w:val="24"/>
        </w:rPr>
      </w:pPr>
      <w:r w:rsidRPr="009A6840">
        <w:rPr>
          <w:rFonts w:ascii="Arial" w:hAnsi="Arial" w:cs="Arial"/>
          <w:sz w:val="24"/>
          <w:szCs w:val="24"/>
        </w:rPr>
        <w:br w:type="page"/>
      </w:r>
    </w:p>
    <w:p w14:paraId="2B490C24" w14:textId="2A735524" w:rsidR="00F260A0" w:rsidRPr="009A6840" w:rsidRDefault="001C5CA1" w:rsidP="00F260A0">
      <w:pPr>
        <w:widowControl/>
        <w:spacing w:line="480" w:lineRule="auto"/>
        <w:jc w:val="left"/>
        <w:rPr>
          <w:rFonts w:ascii="Arial" w:hAnsi="Arial" w:cs="Arial"/>
          <w:b/>
          <w:bCs/>
          <w:sz w:val="24"/>
          <w:szCs w:val="24"/>
        </w:rPr>
      </w:pPr>
      <w:r w:rsidRPr="009A6840">
        <w:rPr>
          <w:rFonts w:ascii="Arial" w:hAnsi="Arial" w:cs="Arial"/>
          <w:b/>
          <w:bCs/>
          <w:sz w:val="24"/>
          <w:szCs w:val="24"/>
        </w:rPr>
        <w:t>Supplementary Note</w:t>
      </w:r>
      <w:r w:rsidRPr="009A6840">
        <w:rPr>
          <w:rFonts w:ascii="Arial" w:hAnsi="Arial" w:cs="Arial" w:hint="eastAsia"/>
          <w:b/>
          <w:bCs/>
          <w:sz w:val="24"/>
          <w:szCs w:val="24"/>
        </w:rPr>
        <w:t xml:space="preserve"> 3. </w:t>
      </w:r>
      <w:r w:rsidR="00F83E36" w:rsidRPr="00F83E36">
        <w:rPr>
          <w:rFonts w:ascii="Arial" w:hAnsi="Arial" w:cs="Arial"/>
          <w:b/>
          <w:bCs/>
          <w:sz w:val="24"/>
          <w:szCs w:val="24"/>
        </w:rPr>
        <w:t xml:space="preserve">Training DP </w:t>
      </w:r>
      <w:r w:rsidR="00C47370">
        <w:rPr>
          <w:rFonts w:ascii="Arial" w:hAnsi="Arial" w:cs="Arial" w:hint="eastAsia"/>
          <w:b/>
          <w:bCs/>
          <w:sz w:val="24"/>
          <w:szCs w:val="24"/>
        </w:rPr>
        <w:t>including</w:t>
      </w:r>
      <w:r w:rsidR="00F83E36" w:rsidRPr="00F83E36">
        <w:rPr>
          <w:rFonts w:ascii="Arial" w:hAnsi="Arial" w:cs="Arial"/>
          <w:b/>
          <w:bCs/>
          <w:sz w:val="24"/>
          <w:szCs w:val="24"/>
        </w:rPr>
        <w:t xml:space="preserve"> three-body embedding </w:t>
      </w:r>
      <w:proofErr w:type="gramStart"/>
      <w:r w:rsidR="00F83E36" w:rsidRPr="00F83E36">
        <w:rPr>
          <w:rFonts w:ascii="Arial" w:hAnsi="Arial" w:cs="Arial"/>
          <w:b/>
          <w:bCs/>
          <w:sz w:val="24"/>
          <w:szCs w:val="24"/>
        </w:rPr>
        <w:t>descriptors</w:t>
      </w:r>
      <w:proofErr w:type="gramEnd"/>
    </w:p>
    <w:p w14:paraId="1BE079DD" w14:textId="0F3457C7" w:rsidR="008306A6" w:rsidRDefault="002B3294" w:rsidP="00654AB9">
      <w:pPr>
        <w:spacing w:line="480" w:lineRule="auto"/>
        <w:ind w:firstLineChars="100" w:firstLine="240"/>
        <w:jc w:val="left"/>
        <w:rPr>
          <w:rFonts w:ascii="Arial" w:hAnsi="Arial" w:cs="Arial"/>
          <w:sz w:val="24"/>
          <w:szCs w:val="24"/>
        </w:rPr>
      </w:pPr>
      <w:r w:rsidRPr="002B3294">
        <w:rPr>
          <w:rFonts w:ascii="Arial" w:hAnsi="Arial" w:cs="Arial"/>
          <w:sz w:val="24"/>
          <w:szCs w:val="24"/>
        </w:rPr>
        <w:t>In addition to the DP using two embedded descriptors used in the main article, we also tested DP including three embedded descriptors.</w:t>
      </w:r>
      <w:r>
        <w:rPr>
          <w:rFonts w:ascii="Arial" w:hAnsi="Arial" w:cs="Arial" w:hint="eastAsia"/>
          <w:sz w:val="24"/>
          <w:szCs w:val="24"/>
        </w:rPr>
        <w:t xml:space="preserve"> </w:t>
      </w:r>
      <w:r w:rsidR="00E63609" w:rsidRPr="00E63609">
        <w:rPr>
          <w:rFonts w:ascii="Arial" w:hAnsi="Arial" w:cs="Arial"/>
          <w:sz w:val="24"/>
          <w:szCs w:val="24"/>
        </w:rPr>
        <w:t xml:space="preserve">The model architecture and hyperparameters were set based on a previous study on </w:t>
      </w:r>
      <w:r w:rsidR="00B41553">
        <w:rPr>
          <w:rFonts w:ascii="Arial" w:hAnsi="Arial" w:cs="Arial" w:hint="eastAsia"/>
          <w:sz w:val="24"/>
          <w:szCs w:val="24"/>
        </w:rPr>
        <w:t>Fe</w:t>
      </w:r>
      <w:r w:rsidR="00E63609" w:rsidRPr="00E63609">
        <w:rPr>
          <w:rFonts w:ascii="Arial" w:hAnsi="Arial" w:cs="Arial"/>
          <w:sz w:val="24"/>
          <w:szCs w:val="24"/>
        </w:rPr>
        <w:t>–H DP</w:t>
      </w:r>
      <w:r w:rsidR="00B736BE">
        <w:rPr>
          <w:rFonts w:ascii="Arial" w:hAnsi="Arial" w:cs="Arial"/>
          <w:sz w:val="24"/>
          <w:szCs w:val="24"/>
        </w:rPr>
        <w:fldChar w:fldCharType="begin"/>
      </w:r>
      <w:r w:rsidR="008B32F0">
        <w:rPr>
          <w:rFonts w:ascii="Arial" w:hAnsi="Arial" w:cs="Arial"/>
          <w:sz w:val="24"/>
          <w:szCs w:val="24"/>
        </w:rPr>
        <w:instrText xml:space="preserve"> ADDIN EN.CITE &lt;EndNote&gt;&lt;Cite&gt;&lt;Author&gt;Zhang&lt;/Author&gt;&lt;Year&gt;2024&lt;/Year&gt;&lt;RecNum&gt;118&lt;/RecNum&gt;&lt;DisplayText&gt;&lt;style face="superscript"&gt;2&lt;/style&gt;&lt;/DisplayText&gt;&lt;record&gt;&lt;rec-number&gt;118&lt;/rec-number&gt;&lt;foreign-keys&gt;&lt;key app="EN" db-id="xfrprzs9opaae2esswwv59stfpz2tazrvsae" timestamp="1751001657"&gt;118&lt;/key&gt;&lt;/foreign-keys&gt;&lt;ref-type name="Journal Article"&gt;17&lt;/ref-type&gt;&lt;contributors&gt;&lt;authors&gt;&lt;author&gt;Zhang, Shihao&lt;/author&gt;&lt;author&gt;Meng, Fanshun&lt;/author&gt;&lt;author&gt;Fu, Rong&lt;/author&gt;&lt;author&gt;Ogata, Shigenobu&lt;/author&gt;&lt;/authors&gt;&lt;/contributors&gt;&lt;titles&gt;&lt;title&gt;Highly efficient and transferable interatomic potentials for α-iron and α-iron/hydrogen binary systems using deep neural networks&lt;/title&gt;&lt;secondary-title&gt;Computational Materials Science&lt;/secondary-title&gt;&lt;/titles&gt;&lt;periodical&gt;&lt;full-title&gt;Computational Materials Science&lt;/full-title&gt;&lt;abbr-1&gt;Comput. Mater. Sci.&lt;/abbr-1&gt;&lt;/periodical&gt;&lt;pages&gt;112843&lt;/pages&gt;&lt;volume&gt;235&lt;/volume&gt;&lt;keywords&gt;&lt;keyword&gt;Neural network interatomic potential&lt;/keyword&gt;&lt;keyword&gt;α-iron/hydrogen binary system&lt;/keyword&gt;&lt;keyword&gt;Hydrogen embrittlement&lt;/keyword&gt;&lt;keyword&gt;Molecular dynamics simulation&lt;/keyword&gt;&lt;/keywords&gt;&lt;dates&gt;&lt;year&gt;2024&lt;/year&gt;&lt;pub-dates&gt;&lt;date&gt;2024/02/15/&lt;/date&gt;&lt;/pub-dates&gt;&lt;/dates&gt;&lt;isbn&gt;0927-0256&lt;/isbn&gt;&lt;urls&gt;&lt;related-urls&gt;&lt;url&gt;https://www.sciencedirect.com/science/article/pii/S0927025624000648&lt;/url&gt;&lt;/related-urls&gt;&lt;/urls&gt;&lt;electronic-resource-num&gt;https://doi.org/10.1016/j.commatsci.2024.112843&lt;/electronic-resource-num&gt;&lt;/record&gt;&lt;/Cite&gt;&lt;/EndNote&gt;</w:instrText>
      </w:r>
      <w:r w:rsidR="00B736BE">
        <w:rPr>
          <w:rFonts w:ascii="Arial" w:hAnsi="Arial" w:cs="Arial"/>
          <w:sz w:val="24"/>
          <w:szCs w:val="24"/>
        </w:rPr>
        <w:fldChar w:fldCharType="separate"/>
      </w:r>
      <w:r w:rsidR="008B32F0" w:rsidRPr="008B32F0">
        <w:rPr>
          <w:rFonts w:ascii="Arial" w:hAnsi="Arial" w:cs="Arial"/>
          <w:noProof/>
          <w:sz w:val="24"/>
          <w:szCs w:val="24"/>
          <w:vertAlign w:val="superscript"/>
        </w:rPr>
        <w:t>2</w:t>
      </w:r>
      <w:r w:rsidR="00B736BE">
        <w:rPr>
          <w:rFonts w:ascii="Arial" w:hAnsi="Arial" w:cs="Arial"/>
          <w:sz w:val="24"/>
          <w:szCs w:val="24"/>
        </w:rPr>
        <w:fldChar w:fldCharType="end"/>
      </w:r>
      <w:r w:rsidR="00E63609" w:rsidRPr="00E63609">
        <w:rPr>
          <w:rFonts w:ascii="Arial" w:hAnsi="Arial" w:cs="Arial"/>
          <w:sz w:val="24"/>
          <w:szCs w:val="24"/>
        </w:rPr>
        <w:t xml:space="preserve">. </w:t>
      </w:r>
      <w:r w:rsidR="00143219" w:rsidRPr="009A6840">
        <w:rPr>
          <w:rFonts w:ascii="Arial" w:hAnsi="Arial" w:cs="Arial"/>
          <w:sz w:val="24"/>
          <w:szCs w:val="24"/>
        </w:rPr>
        <w:t>Specifically, A hybrid descriptor of se_e2_</w:t>
      </w:r>
      <w:proofErr w:type="gramStart"/>
      <w:r w:rsidR="00143219" w:rsidRPr="009A6840">
        <w:rPr>
          <w:rFonts w:ascii="Arial" w:hAnsi="Arial" w:cs="Arial"/>
          <w:sz w:val="24"/>
          <w:szCs w:val="24"/>
        </w:rPr>
        <w:t>a and</w:t>
      </w:r>
      <w:proofErr w:type="gramEnd"/>
      <w:r w:rsidR="00143219" w:rsidRPr="009A6840">
        <w:rPr>
          <w:rFonts w:ascii="Arial" w:hAnsi="Arial" w:cs="Arial"/>
          <w:sz w:val="24"/>
          <w:szCs w:val="24"/>
        </w:rPr>
        <w:t xml:space="preserve"> se_e3 types was employed with the following configuration: cutoff radius</w:t>
      </w:r>
      <w:r w:rsidR="00143219" w:rsidRPr="009A6840">
        <w:rPr>
          <w:rFonts w:ascii="Arial" w:hAnsi="Arial" w:cs="Arial" w:hint="eastAsia"/>
          <w:sz w:val="24"/>
          <w:szCs w:val="24"/>
        </w:rPr>
        <w:t xml:space="preserve"> </w:t>
      </w:r>
      <w:r w:rsidR="00143219" w:rsidRPr="009A6840">
        <w:rPr>
          <w:rFonts w:ascii="Arial" w:hAnsi="Arial" w:cs="Arial"/>
          <w:sz w:val="24"/>
          <w:szCs w:val="24"/>
        </w:rPr>
        <w:t xml:space="preserve">6.5 Å, configuration of embedding net </w:t>
      </w:r>
      <w:r w:rsidR="00143219" w:rsidRPr="009A6840">
        <w:rPr>
          <w:rFonts w:ascii="Arial" w:hAnsi="Arial" w:cs="Arial" w:hint="eastAsia"/>
          <w:sz w:val="24"/>
          <w:szCs w:val="24"/>
        </w:rPr>
        <w:t>(</w:t>
      </w:r>
      <w:r w:rsidR="00143219" w:rsidRPr="009A6840">
        <w:rPr>
          <w:rFonts w:ascii="Arial" w:hAnsi="Arial" w:cs="Arial"/>
          <w:sz w:val="24"/>
          <w:szCs w:val="24"/>
        </w:rPr>
        <w:t>30, 60, 120</w:t>
      </w:r>
      <w:r w:rsidR="00143219" w:rsidRPr="009A6840">
        <w:rPr>
          <w:rFonts w:ascii="Arial" w:hAnsi="Arial" w:cs="Arial" w:hint="eastAsia"/>
          <w:sz w:val="24"/>
          <w:szCs w:val="24"/>
        </w:rPr>
        <w:t>)</w:t>
      </w:r>
      <w:r w:rsidR="00143219" w:rsidRPr="009A6840">
        <w:rPr>
          <w:rFonts w:ascii="Arial" w:hAnsi="Arial" w:cs="Arial"/>
          <w:sz w:val="24"/>
          <w:szCs w:val="24"/>
        </w:rPr>
        <w:t>, and number of axis neurons 32 for se_e2_a type descriptor, as well as the cutoff radius</w:t>
      </w:r>
      <w:r w:rsidR="00143219" w:rsidRPr="009A6840">
        <w:rPr>
          <w:rFonts w:ascii="Arial" w:hAnsi="Arial" w:cs="Arial" w:hint="eastAsia"/>
          <w:sz w:val="24"/>
          <w:szCs w:val="24"/>
        </w:rPr>
        <w:t xml:space="preserve"> </w:t>
      </w:r>
      <w:r w:rsidR="00143219" w:rsidRPr="009A6840">
        <w:rPr>
          <w:rFonts w:ascii="Arial" w:hAnsi="Arial" w:cs="Arial"/>
          <w:sz w:val="24"/>
          <w:szCs w:val="24"/>
        </w:rPr>
        <w:t xml:space="preserve">5.0 Å, and configuration of embedding net </w:t>
      </w:r>
      <w:r w:rsidR="00143219" w:rsidRPr="009A6840">
        <w:rPr>
          <w:rFonts w:ascii="Arial" w:hAnsi="Arial" w:cs="Arial" w:hint="eastAsia"/>
          <w:sz w:val="24"/>
          <w:szCs w:val="24"/>
        </w:rPr>
        <w:t>(</w:t>
      </w:r>
      <w:r w:rsidR="00143219" w:rsidRPr="009A6840">
        <w:rPr>
          <w:rFonts w:ascii="Arial" w:hAnsi="Arial" w:cs="Arial"/>
          <w:sz w:val="24"/>
          <w:szCs w:val="24"/>
        </w:rPr>
        <w:t>10, 20</w:t>
      </w:r>
      <w:r w:rsidR="00143219" w:rsidRPr="009A6840">
        <w:rPr>
          <w:rFonts w:ascii="Arial" w:hAnsi="Arial" w:cs="Arial" w:hint="eastAsia"/>
          <w:sz w:val="24"/>
          <w:szCs w:val="24"/>
        </w:rPr>
        <w:t>)</w:t>
      </w:r>
      <w:r w:rsidR="00143219" w:rsidRPr="009A6840">
        <w:rPr>
          <w:rFonts w:ascii="Arial" w:hAnsi="Arial" w:cs="Arial"/>
          <w:sz w:val="24"/>
          <w:szCs w:val="24"/>
        </w:rPr>
        <w:t xml:space="preserve"> for se_e3 type descriptor. </w:t>
      </w:r>
      <w:r w:rsidR="00143219" w:rsidRPr="009A6840">
        <w:rPr>
          <w:rFonts w:ascii="Arial" w:hAnsi="Arial" w:cs="Arial" w:hint="eastAsia"/>
          <w:sz w:val="24"/>
          <w:szCs w:val="24"/>
        </w:rPr>
        <w:t>W</w:t>
      </w:r>
      <w:r w:rsidR="00143219" w:rsidRPr="009A6840">
        <w:rPr>
          <w:rFonts w:ascii="Arial" w:hAnsi="Arial" w:cs="Arial"/>
          <w:sz w:val="24"/>
          <w:szCs w:val="24"/>
        </w:rPr>
        <w:t>e adopted the hybrid descriptor consisting of the descriptor se_e2_a with a large cutoff radius of 6.5 Å and the descriptor se_e3 with a small cutoff radius of 5.0 Å.</w:t>
      </w:r>
      <w:r w:rsidR="00143219" w:rsidRPr="009A6840">
        <w:rPr>
          <w:rFonts w:ascii="Arial" w:hAnsi="Arial" w:cs="Arial" w:hint="eastAsia"/>
          <w:sz w:val="24"/>
          <w:szCs w:val="24"/>
        </w:rPr>
        <w:t xml:space="preserve"> </w:t>
      </w:r>
      <w:r w:rsidR="00143219" w:rsidRPr="009A6840">
        <w:rPr>
          <w:rFonts w:ascii="Arial" w:hAnsi="Arial" w:cs="Arial"/>
          <w:sz w:val="24"/>
          <w:szCs w:val="24"/>
        </w:rPr>
        <w:t xml:space="preserve">The following fitting net of deep neural network model in the training stage was used: the configuration of fitting net </w:t>
      </w:r>
      <w:r w:rsidR="00143219" w:rsidRPr="009A6840">
        <w:rPr>
          <w:rFonts w:ascii="Arial" w:hAnsi="Arial" w:cs="Arial" w:hint="eastAsia"/>
          <w:sz w:val="24"/>
          <w:szCs w:val="24"/>
        </w:rPr>
        <w:t>(</w:t>
      </w:r>
      <w:r w:rsidR="00143219" w:rsidRPr="009A6840">
        <w:rPr>
          <w:rFonts w:ascii="Arial" w:hAnsi="Arial" w:cs="Arial"/>
          <w:sz w:val="24"/>
          <w:szCs w:val="24"/>
        </w:rPr>
        <w:t>320, 320, 320</w:t>
      </w:r>
      <w:r w:rsidR="00143219" w:rsidRPr="009A6840">
        <w:rPr>
          <w:rFonts w:ascii="Arial" w:hAnsi="Arial" w:cs="Arial" w:hint="eastAsia"/>
          <w:sz w:val="24"/>
          <w:szCs w:val="24"/>
        </w:rPr>
        <w:t>)</w:t>
      </w:r>
      <w:r w:rsidR="00143219" w:rsidRPr="009A6840">
        <w:rPr>
          <w:rFonts w:ascii="Arial" w:hAnsi="Arial" w:cs="Arial"/>
          <w:sz w:val="24"/>
          <w:szCs w:val="24"/>
        </w:rPr>
        <w:t>, initial learning rate 10</w:t>
      </w:r>
      <w:r w:rsidR="00143219" w:rsidRPr="009A6840">
        <w:rPr>
          <w:rFonts w:ascii="Arial" w:hAnsi="Arial" w:cs="Arial"/>
          <w:sz w:val="24"/>
          <w:szCs w:val="24"/>
          <w:vertAlign w:val="superscript"/>
        </w:rPr>
        <w:t>−3</w:t>
      </w:r>
      <w:r w:rsidR="00143219" w:rsidRPr="009A6840">
        <w:rPr>
          <w:rFonts w:ascii="Arial" w:hAnsi="Arial" w:cs="Arial"/>
          <w:sz w:val="24"/>
          <w:szCs w:val="24"/>
        </w:rPr>
        <w:t>, final learning rage 2.2 × 10</w:t>
      </w:r>
      <w:r w:rsidR="00143219" w:rsidRPr="009A6840">
        <w:rPr>
          <w:rFonts w:ascii="Arial" w:hAnsi="Arial" w:cs="Arial"/>
          <w:sz w:val="24"/>
          <w:szCs w:val="24"/>
          <w:vertAlign w:val="superscript"/>
        </w:rPr>
        <w:t>−8</w:t>
      </w:r>
      <w:r w:rsidR="00143219" w:rsidRPr="009A6840">
        <w:rPr>
          <w:rFonts w:ascii="Arial" w:hAnsi="Arial" w:cs="Arial"/>
          <w:sz w:val="24"/>
          <w:szCs w:val="24"/>
        </w:rPr>
        <w:t xml:space="preserve">, and training steps </w:t>
      </w:r>
      <w:r w:rsidR="00143219" w:rsidRPr="009A6840">
        <w:rPr>
          <w:rFonts w:ascii="Arial" w:hAnsi="Arial" w:cs="Arial" w:hint="eastAsia"/>
          <w:sz w:val="24"/>
          <w:szCs w:val="24"/>
        </w:rPr>
        <w:t>2</w:t>
      </w:r>
      <w:r w:rsidR="00143219" w:rsidRPr="009A6840">
        <w:rPr>
          <w:rFonts w:ascii="Arial" w:hAnsi="Arial" w:cs="Arial"/>
          <w:sz w:val="24"/>
          <w:szCs w:val="24"/>
        </w:rPr>
        <w:t xml:space="preserve"> × 10</w:t>
      </w:r>
      <w:r w:rsidR="00143219" w:rsidRPr="009A6840">
        <w:rPr>
          <w:rFonts w:ascii="Arial" w:hAnsi="Arial" w:cs="Arial"/>
          <w:sz w:val="24"/>
          <w:szCs w:val="24"/>
          <w:vertAlign w:val="superscript"/>
        </w:rPr>
        <w:t>6</w:t>
      </w:r>
      <w:r w:rsidR="00143219" w:rsidRPr="009A6840">
        <w:rPr>
          <w:rFonts w:ascii="Arial" w:hAnsi="Arial" w:cs="Arial"/>
          <w:sz w:val="24"/>
          <w:szCs w:val="24"/>
        </w:rPr>
        <w:t>. The deep neural network architecture contains three hidden layers, each containing 320 neurons. The activation function was set in hyperbolic tangent form for each hidden layer. Due to the same size of each hidden layer, a “skip” connection was also built.</w:t>
      </w:r>
    </w:p>
    <w:p w14:paraId="1CA53ADC" w14:textId="11AD736C" w:rsidR="00654AB9" w:rsidRPr="00907B40" w:rsidRDefault="00F66E49" w:rsidP="00654AB9">
      <w:pPr>
        <w:spacing w:line="480" w:lineRule="auto"/>
        <w:ind w:firstLineChars="100" w:firstLine="240"/>
        <w:jc w:val="left"/>
        <w:rPr>
          <w:rFonts w:ascii="Arial" w:hAnsi="Arial" w:cs="Arial"/>
          <w:sz w:val="24"/>
          <w:szCs w:val="24"/>
        </w:rPr>
      </w:pPr>
      <w:r w:rsidRPr="009A6840">
        <w:rPr>
          <w:rFonts w:ascii="Arial" w:hAnsi="Arial" w:cs="Arial"/>
          <w:sz w:val="24"/>
          <w:szCs w:val="24"/>
        </w:rPr>
        <w:t xml:space="preserve">The root </w:t>
      </w:r>
      <w:proofErr w:type="gramStart"/>
      <w:r w:rsidRPr="009A6840">
        <w:rPr>
          <w:rFonts w:ascii="Arial" w:hAnsi="Arial" w:cs="Arial"/>
          <w:sz w:val="24"/>
          <w:szCs w:val="24"/>
        </w:rPr>
        <w:t>mean</w:t>
      </w:r>
      <w:proofErr w:type="gramEnd"/>
      <w:r w:rsidRPr="009A6840">
        <w:rPr>
          <w:rFonts w:ascii="Arial" w:hAnsi="Arial" w:cs="Arial"/>
          <w:sz w:val="24"/>
          <w:szCs w:val="24"/>
        </w:rPr>
        <w:t xml:space="preserve"> square error</w:t>
      </w:r>
      <w:r w:rsidRPr="009A6840">
        <w:rPr>
          <w:rFonts w:ascii="Arial" w:hAnsi="Arial" w:cs="Arial" w:hint="eastAsia"/>
          <w:sz w:val="24"/>
          <w:szCs w:val="24"/>
        </w:rPr>
        <w:t>s</w:t>
      </w:r>
      <w:r w:rsidRPr="009A6840">
        <w:rPr>
          <w:rFonts w:ascii="Arial" w:hAnsi="Arial" w:cs="Arial"/>
          <w:sz w:val="24"/>
          <w:szCs w:val="24"/>
        </w:rPr>
        <w:t xml:space="preserve"> (RMSE</w:t>
      </w:r>
      <w:r w:rsidRPr="009A6840">
        <w:rPr>
          <w:rFonts w:ascii="Arial" w:hAnsi="Arial" w:cs="Arial" w:hint="eastAsia"/>
          <w:sz w:val="24"/>
          <w:szCs w:val="24"/>
        </w:rPr>
        <w:t>s</w:t>
      </w:r>
      <w:r w:rsidRPr="009A6840">
        <w:rPr>
          <w:rFonts w:ascii="Arial" w:hAnsi="Arial" w:cs="Arial"/>
          <w:sz w:val="24"/>
          <w:szCs w:val="24"/>
        </w:rPr>
        <w:t xml:space="preserve">) </w:t>
      </w:r>
      <w:r w:rsidRPr="009A6840">
        <w:rPr>
          <w:rFonts w:ascii="Arial" w:hAnsi="Arial" w:cs="Arial" w:hint="eastAsia"/>
          <w:sz w:val="24"/>
          <w:szCs w:val="24"/>
        </w:rPr>
        <w:t>of the DP</w:t>
      </w:r>
      <w:r w:rsidR="001E0AAD" w:rsidRPr="001E0AAD">
        <w:t xml:space="preserve"> </w:t>
      </w:r>
      <w:r w:rsidR="001E0AAD" w:rsidRPr="001E0AAD">
        <w:rPr>
          <w:rFonts w:ascii="Arial" w:hAnsi="Arial" w:cs="Arial"/>
          <w:sz w:val="24"/>
          <w:szCs w:val="24"/>
        </w:rPr>
        <w:t>using two-body and three-body embedding descriptors</w:t>
      </w:r>
      <w:r w:rsidRPr="009A6840">
        <w:rPr>
          <w:rFonts w:ascii="Arial" w:hAnsi="Arial" w:cs="Arial" w:hint="eastAsia"/>
          <w:sz w:val="24"/>
          <w:szCs w:val="24"/>
        </w:rPr>
        <w:t xml:space="preserve"> </w:t>
      </w:r>
      <w:r w:rsidRPr="009A6840">
        <w:rPr>
          <w:rFonts w:ascii="Arial" w:hAnsi="Arial" w:cs="Arial"/>
          <w:sz w:val="24"/>
          <w:szCs w:val="24"/>
        </w:rPr>
        <w:t xml:space="preserve">for energy (normalized by the number of atoms) and atomic force in the entire training dataset were </w:t>
      </w:r>
      <w:r w:rsidR="008B2A16">
        <w:rPr>
          <w:rFonts w:ascii="Arial" w:hAnsi="Arial" w:cs="Arial" w:hint="eastAsia"/>
          <w:sz w:val="24"/>
          <w:szCs w:val="24"/>
        </w:rPr>
        <w:t>5.20</w:t>
      </w:r>
      <w:r w:rsidRPr="009A6840">
        <w:rPr>
          <w:rFonts w:ascii="Arial" w:hAnsi="Arial" w:cs="Arial"/>
          <w:sz w:val="24"/>
          <w:szCs w:val="24"/>
        </w:rPr>
        <w:t xml:space="preserve"> </w:t>
      </w:r>
      <w:proofErr w:type="spellStart"/>
      <w:r w:rsidRPr="009A6840">
        <w:rPr>
          <w:rFonts w:ascii="Arial" w:hAnsi="Arial" w:cs="Arial"/>
          <w:sz w:val="24"/>
          <w:szCs w:val="24"/>
        </w:rPr>
        <w:t>meV</w:t>
      </w:r>
      <w:proofErr w:type="spellEnd"/>
      <w:r w:rsidRPr="009A6840">
        <w:rPr>
          <w:rFonts w:ascii="Arial" w:hAnsi="Arial" w:cs="Arial"/>
          <w:sz w:val="24"/>
          <w:szCs w:val="24"/>
        </w:rPr>
        <w:t xml:space="preserve">/atom and </w:t>
      </w:r>
      <w:r w:rsidR="00115035">
        <w:rPr>
          <w:rFonts w:ascii="Arial" w:hAnsi="Arial" w:cs="Arial" w:hint="eastAsia"/>
          <w:sz w:val="24"/>
          <w:szCs w:val="24"/>
        </w:rPr>
        <w:t>55.46</w:t>
      </w:r>
      <w:r w:rsidRPr="009A6840">
        <w:rPr>
          <w:rFonts w:ascii="Arial" w:hAnsi="Arial" w:cs="Arial"/>
          <w:sz w:val="24"/>
          <w:szCs w:val="24"/>
        </w:rPr>
        <w:t xml:space="preserve"> </w:t>
      </w:r>
      <w:proofErr w:type="spellStart"/>
      <w:r w:rsidRPr="009A6840">
        <w:rPr>
          <w:rFonts w:ascii="Arial" w:hAnsi="Arial" w:cs="Arial"/>
          <w:sz w:val="24"/>
          <w:szCs w:val="24"/>
        </w:rPr>
        <w:t>meV</w:t>
      </w:r>
      <w:proofErr w:type="spellEnd"/>
      <w:r w:rsidRPr="009A6840">
        <w:rPr>
          <w:rFonts w:ascii="Arial" w:hAnsi="Arial" w:cs="Arial"/>
          <w:sz w:val="24"/>
          <w:szCs w:val="24"/>
        </w:rPr>
        <w:t>/Å, respectively.</w:t>
      </w:r>
      <w:r w:rsidR="00027FD6" w:rsidRPr="00027FD6">
        <w:t xml:space="preserve"> </w:t>
      </w:r>
      <w:r w:rsidR="00027FD6" w:rsidRPr="00027FD6">
        <w:rPr>
          <w:rFonts w:ascii="Arial" w:hAnsi="Arial" w:cs="Arial"/>
          <w:sz w:val="24"/>
          <w:szCs w:val="24"/>
        </w:rPr>
        <w:t xml:space="preserve">As shown in the main article, </w:t>
      </w:r>
      <w:r w:rsidR="00027FD6">
        <w:rPr>
          <w:rFonts w:ascii="Arial" w:hAnsi="Arial" w:cs="Arial" w:hint="eastAsia"/>
          <w:sz w:val="24"/>
          <w:szCs w:val="24"/>
        </w:rPr>
        <w:t>t</w:t>
      </w:r>
      <w:r w:rsidR="00027FD6" w:rsidRPr="009A6840">
        <w:rPr>
          <w:rFonts w:ascii="Arial" w:hAnsi="Arial" w:cs="Arial"/>
          <w:sz w:val="24"/>
          <w:szCs w:val="24"/>
        </w:rPr>
        <w:t>he RMSE</w:t>
      </w:r>
      <w:r w:rsidR="00027FD6" w:rsidRPr="009A6840">
        <w:rPr>
          <w:rFonts w:ascii="Arial" w:hAnsi="Arial" w:cs="Arial" w:hint="eastAsia"/>
          <w:sz w:val="24"/>
          <w:szCs w:val="24"/>
        </w:rPr>
        <w:t>s</w:t>
      </w:r>
      <w:r w:rsidR="00027FD6" w:rsidRPr="009A6840">
        <w:rPr>
          <w:rFonts w:ascii="Arial" w:hAnsi="Arial" w:cs="Arial"/>
          <w:sz w:val="24"/>
          <w:szCs w:val="24"/>
        </w:rPr>
        <w:t xml:space="preserve"> </w:t>
      </w:r>
      <w:r w:rsidR="00027FD6" w:rsidRPr="009A6840">
        <w:rPr>
          <w:rFonts w:ascii="Arial" w:hAnsi="Arial" w:cs="Arial" w:hint="eastAsia"/>
          <w:sz w:val="24"/>
          <w:szCs w:val="24"/>
        </w:rPr>
        <w:t>of the DP</w:t>
      </w:r>
      <w:r w:rsidR="00027FD6" w:rsidRPr="001E0AAD">
        <w:t xml:space="preserve"> </w:t>
      </w:r>
      <w:r w:rsidR="00027FD6" w:rsidRPr="001E0AAD">
        <w:rPr>
          <w:rFonts w:ascii="Arial" w:hAnsi="Arial" w:cs="Arial"/>
          <w:sz w:val="24"/>
          <w:szCs w:val="24"/>
        </w:rPr>
        <w:t xml:space="preserve">using </w:t>
      </w:r>
      <w:r w:rsidR="00027FD6">
        <w:rPr>
          <w:rFonts w:ascii="Arial" w:hAnsi="Arial" w:cs="Arial" w:hint="eastAsia"/>
          <w:sz w:val="24"/>
          <w:szCs w:val="24"/>
        </w:rPr>
        <w:t xml:space="preserve">only </w:t>
      </w:r>
      <w:r w:rsidR="00027FD6" w:rsidRPr="001E0AAD">
        <w:rPr>
          <w:rFonts w:ascii="Arial" w:hAnsi="Arial" w:cs="Arial"/>
          <w:sz w:val="24"/>
          <w:szCs w:val="24"/>
        </w:rPr>
        <w:t>two-body embedding descriptors</w:t>
      </w:r>
      <w:r w:rsidR="00027FD6" w:rsidRPr="009A6840">
        <w:rPr>
          <w:rFonts w:ascii="Arial" w:hAnsi="Arial" w:cs="Arial" w:hint="eastAsia"/>
          <w:sz w:val="24"/>
          <w:szCs w:val="24"/>
        </w:rPr>
        <w:t xml:space="preserve"> </w:t>
      </w:r>
      <w:r w:rsidR="00027FD6" w:rsidRPr="009A6840">
        <w:rPr>
          <w:rFonts w:ascii="Arial" w:hAnsi="Arial" w:cs="Arial"/>
          <w:sz w:val="24"/>
          <w:szCs w:val="24"/>
        </w:rPr>
        <w:t>for energy (normalized by the number of atoms) and atomic force in the entire training dataset were</w:t>
      </w:r>
      <w:r w:rsidR="00F069CE">
        <w:rPr>
          <w:rFonts w:ascii="Arial" w:hAnsi="Arial" w:cs="Arial" w:hint="eastAsia"/>
          <w:sz w:val="24"/>
          <w:szCs w:val="24"/>
        </w:rPr>
        <w:t xml:space="preserve"> </w:t>
      </w:r>
      <w:r w:rsidR="00F069CE" w:rsidRPr="00F069CE">
        <w:rPr>
          <w:rFonts w:ascii="Arial" w:hAnsi="Arial" w:cs="Arial"/>
          <w:sz w:val="24"/>
          <w:szCs w:val="24"/>
        </w:rPr>
        <w:t xml:space="preserve">5.70 </w:t>
      </w:r>
      <w:proofErr w:type="spellStart"/>
      <w:r w:rsidR="00F069CE" w:rsidRPr="00F069CE">
        <w:rPr>
          <w:rFonts w:ascii="Arial" w:hAnsi="Arial" w:cs="Arial"/>
          <w:sz w:val="24"/>
          <w:szCs w:val="24"/>
        </w:rPr>
        <w:t>meV</w:t>
      </w:r>
      <w:proofErr w:type="spellEnd"/>
      <w:r w:rsidR="00F069CE" w:rsidRPr="00F069CE">
        <w:rPr>
          <w:rFonts w:ascii="Arial" w:hAnsi="Arial" w:cs="Arial"/>
          <w:sz w:val="24"/>
          <w:szCs w:val="24"/>
        </w:rPr>
        <w:t xml:space="preserve">/atom and 68.41 </w:t>
      </w:r>
      <w:proofErr w:type="spellStart"/>
      <w:r w:rsidR="00F069CE" w:rsidRPr="00F069CE">
        <w:rPr>
          <w:rFonts w:ascii="Arial" w:hAnsi="Arial" w:cs="Arial"/>
          <w:sz w:val="24"/>
          <w:szCs w:val="24"/>
        </w:rPr>
        <w:t>meV</w:t>
      </w:r>
      <w:proofErr w:type="spellEnd"/>
      <w:r w:rsidR="00F069CE" w:rsidRPr="00F069CE">
        <w:rPr>
          <w:rFonts w:ascii="Arial" w:hAnsi="Arial" w:cs="Arial"/>
          <w:sz w:val="24"/>
          <w:szCs w:val="24"/>
        </w:rPr>
        <w:t>/Å</w:t>
      </w:r>
      <w:r w:rsidR="00027FD6" w:rsidRPr="009A6840">
        <w:rPr>
          <w:rFonts w:ascii="Arial" w:hAnsi="Arial" w:cs="Arial"/>
          <w:sz w:val="24"/>
          <w:szCs w:val="24"/>
        </w:rPr>
        <w:t>, respectively.</w:t>
      </w:r>
      <w:r w:rsidR="00907B40">
        <w:rPr>
          <w:rFonts w:ascii="Arial" w:hAnsi="Arial" w:cs="Arial" w:hint="eastAsia"/>
          <w:sz w:val="24"/>
          <w:szCs w:val="24"/>
        </w:rPr>
        <w:t xml:space="preserve"> </w:t>
      </w:r>
      <w:r w:rsidR="00176987" w:rsidRPr="00176987">
        <w:rPr>
          <w:rFonts w:ascii="Arial" w:hAnsi="Arial" w:cs="Arial"/>
          <w:sz w:val="24"/>
          <w:szCs w:val="24"/>
        </w:rPr>
        <w:t>In other words, the fitting accuracy did not change significantly between the two DPs.</w:t>
      </w:r>
      <w:r w:rsidR="00176987">
        <w:rPr>
          <w:rFonts w:ascii="Arial" w:hAnsi="Arial" w:cs="Arial" w:hint="eastAsia"/>
          <w:sz w:val="24"/>
          <w:szCs w:val="24"/>
        </w:rPr>
        <w:t xml:space="preserve"> </w:t>
      </w:r>
      <w:r w:rsidR="00907B40" w:rsidRPr="00907B40">
        <w:rPr>
          <w:rFonts w:ascii="Arial" w:hAnsi="Arial" w:cs="Arial"/>
          <w:sz w:val="24"/>
          <w:szCs w:val="24"/>
        </w:rPr>
        <w:t xml:space="preserve">Therefore, for computational efficiency in MD simulations requiring long timescales and </w:t>
      </w:r>
      <w:proofErr w:type="gramStart"/>
      <w:r w:rsidR="00907B40" w:rsidRPr="00907B40">
        <w:rPr>
          <w:rFonts w:ascii="Arial" w:hAnsi="Arial" w:cs="Arial"/>
          <w:sz w:val="24"/>
          <w:szCs w:val="24"/>
        </w:rPr>
        <w:t>a large number of</w:t>
      </w:r>
      <w:proofErr w:type="gramEnd"/>
      <w:r w:rsidR="00907B40" w:rsidRPr="00907B40">
        <w:rPr>
          <w:rFonts w:ascii="Arial" w:hAnsi="Arial" w:cs="Arial"/>
          <w:sz w:val="24"/>
          <w:szCs w:val="24"/>
        </w:rPr>
        <w:t xml:space="preserve"> cases, we employed </w:t>
      </w:r>
      <w:r w:rsidR="00F83ACD">
        <w:rPr>
          <w:rFonts w:ascii="Arial" w:hAnsi="Arial" w:cs="Arial" w:hint="eastAsia"/>
          <w:sz w:val="24"/>
          <w:szCs w:val="24"/>
        </w:rPr>
        <w:t>the</w:t>
      </w:r>
      <w:r w:rsidR="00907B40" w:rsidRPr="00907B40">
        <w:rPr>
          <w:rFonts w:ascii="Arial" w:hAnsi="Arial" w:cs="Arial"/>
          <w:sz w:val="24"/>
          <w:szCs w:val="24"/>
        </w:rPr>
        <w:t xml:space="preserve"> 2-body embedded descriptor DP model.</w:t>
      </w:r>
    </w:p>
    <w:p w14:paraId="2EBEB21A" w14:textId="26CC9F9F" w:rsidR="008306A6" w:rsidRPr="005A3F49" w:rsidRDefault="006C0E26" w:rsidP="00963030">
      <w:pPr>
        <w:spacing w:line="480" w:lineRule="auto"/>
        <w:jc w:val="left"/>
        <w:rPr>
          <w:rFonts w:ascii="Arial" w:hAnsi="Arial" w:cs="Arial"/>
          <w:b/>
          <w:bCs/>
          <w:sz w:val="24"/>
          <w:szCs w:val="24"/>
        </w:rPr>
      </w:pPr>
      <w:r w:rsidRPr="005A3F49">
        <w:rPr>
          <w:rFonts w:ascii="Arial" w:hAnsi="Arial" w:cs="Arial"/>
          <w:b/>
          <w:bCs/>
          <w:sz w:val="24"/>
          <w:szCs w:val="24"/>
        </w:rPr>
        <w:t>References</w:t>
      </w:r>
    </w:p>
    <w:p w14:paraId="4845C111" w14:textId="77777777" w:rsidR="008B32F0" w:rsidRPr="00B5384B" w:rsidRDefault="008306A6" w:rsidP="00B5384B">
      <w:pPr>
        <w:pStyle w:val="EndNoteBibliography"/>
        <w:ind w:left="720" w:hanging="720"/>
        <w:jc w:val="left"/>
        <w:rPr>
          <w:rFonts w:ascii="Arial" w:hAnsi="Arial" w:cs="Arial"/>
          <w:sz w:val="24"/>
          <w:szCs w:val="24"/>
        </w:rPr>
      </w:pPr>
      <w:r w:rsidRPr="00B5384B">
        <w:rPr>
          <w:rFonts w:ascii="Arial" w:hAnsi="Arial" w:cs="Arial"/>
          <w:sz w:val="24"/>
          <w:szCs w:val="24"/>
        </w:rPr>
        <w:fldChar w:fldCharType="begin"/>
      </w:r>
      <w:r w:rsidRPr="00B5384B">
        <w:rPr>
          <w:rFonts w:ascii="Arial" w:hAnsi="Arial" w:cs="Arial"/>
          <w:sz w:val="24"/>
          <w:szCs w:val="24"/>
        </w:rPr>
        <w:instrText xml:space="preserve"> ADDIN EN.REFLIST </w:instrText>
      </w:r>
      <w:r w:rsidRPr="00B5384B">
        <w:rPr>
          <w:rFonts w:ascii="Arial" w:hAnsi="Arial" w:cs="Arial"/>
          <w:sz w:val="24"/>
          <w:szCs w:val="24"/>
        </w:rPr>
        <w:fldChar w:fldCharType="separate"/>
      </w:r>
      <w:r w:rsidR="008B32F0" w:rsidRPr="00B5384B">
        <w:rPr>
          <w:rFonts w:ascii="Arial" w:hAnsi="Arial" w:cs="Arial"/>
          <w:sz w:val="24"/>
          <w:szCs w:val="24"/>
        </w:rPr>
        <w:t>1</w:t>
      </w:r>
      <w:r w:rsidR="008B32F0" w:rsidRPr="00B5384B">
        <w:rPr>
          <w:rFonts w:ascii="Arial" w:hAnsi="Arial" w:cs="Arial"/>
          <w:sz w:val="24"/>
          <w:szCs w:val="24"/>
        </w:rPr>
        <w:tab/>
        <w:t>Wimmer, E.</w:t>
      </w:r>
      <w:r w:rsidR="008B32F0" w:rsidRPr="00B5384B">
        <w:rPr>
          <w:rFonts w:ascii="Arial" w:hAnsi="Arial" w:cs="Arial"/>
          <w:i/>
          <w:sz w:val="24"/>
          <w:szCs w:val="24"/>
        </w:rPr>
        <w:t xml:space="preserve"> et al.</w:t>
      </w:r>
      <w:r w:rsidR="008B32F0" w:rsidRPr="00B5384B">
        <w:rPr>
          <w:rFonts w:ascii="Arial" w:hAnsi="Arial" w:cs="Arial"/>
          <w:sz w:val="24"/>
          <w:szCs w:val="24"/>
        </w:rPr>
        <w:t xml:space="preserve"> Temperature-dependent diffusion coefficients from ab initio computations: Hydrogen, deuterium, and tritium in nickel. </w:t>
      </w:r>
      <w:r w:rsidR="008B32F0" w:rsidRPr="00B5384B">
        <w:rPr>
          <w:rFonts w:ascii="Arial" w:hAnsi="Arial" w:cs="Arial"/>
          <w:i/>
          <w:sz w:val="24"/>
          <w:szCs w:val="24"/>
        </w:rPr>
        <w:t>Phys. Rev. B</w:t>
      </w:r>
      <w:r w:rsidR="008B32F0" w:rsidRPr="00B5384B">
        <w:rPr>
          <w:rFonts w:ascii="Arial" w:hAnsi="Arial" w:cs="Arial"/>
          <w:sz w:val="24"/>
          <w:szCs w:val="24"/>
        </w:rPr>
        <w:t xml:space="preserve"> </w:t>
      </w:r>
      <w:r w:rsidR="008B32F0" w:rsidRPr="00B5384B">
        <w:rPr>
          <w:rFonts w:ascii="Arial" w:hAnsi="Arial" w:cs="Arial"/>
          <w:b/>
          <w:sz w:val="24"/>
          <w:szCs w:val="24"/>
        </w:rPr>
        <w:t>77</w:t>
      </w:r>
      <w:r w:rsidR="008B32F0" w:rsidRPr="00B5384B">
        <w:rPr>
          <w:rFonts w:ascii="Arial" w:hAnsi="Arial" w:cs="Arial"/>
          <w:sz w:val="24"/>
          <w:szCs w:val="24"/>
        </w:rPr>
        <w:t>, 134305, doi:10.1103/PhysRevB.77.134305 (2008).</w:t>
      </w:r>
    </w:p>
    <w:p w14:paraId="4A6C1B7D" w14:textId="010CDF5A" w:rsidR="008B32F0" w:rsidRPr="00B5384B" w:rsidRDefault="008B32F0" w:rsidP="00B5384B">
      <w:pPr>
        <w:pStyle w:val="EndNoteBibliography"/>
        <w:ind w:left="720" w:hanging="720"/>
        <w:jc w:val="left"/>
        <w:rPr>
          <w:rFonts w:ascii="Arial" w:hAnsi="Arial" w:cs="Arial"/>
          <w:sz w:val="24"/>
          <w:szCs w:val="24"/>
        </w:rPr>
      </w:pPr>
      <w:r w:rsidRPr="00B5384B">
        <w:rPr>
          <w:rFonts w:ascii="Arial" w:hAnsi="Arial" w:cs="Arial"/>
          <w:sz w:val="24"/>
          <w:szCs w:val="24"/>
        </w:rPr>
        <w:t>2</w:t>
      </w:r>
      <w:r w:rsidRPr="00B5384B">
        <w:rPr>
          <w:rFonts w:ascii="Arial" w:hAnsi="Arial" w:cs="Arial"/>
          <w:sz w:val="24"/>
          <w:szCs w:val="24"/>
        </w:rPr>
        <w:tab/>
        <w:t xml:space="preserve">Zhang, S., Meng, F., Fu, R. &amp; Ogata, S. Highly efficient and transferable interatomic potentials for α-iron and α-iron/hydrogen binary systems using deep neural networks. </w:t>
      </w:r>
      <w:r w:rsidRPr="00B5384B">
        <w:rPr>
          <w:rFonts w:ascii="Arial" w:hAnsi="Arial" w:cs="Arial"/>
          <w:i/>
          <w:sz w:val="24"/>
          <w:szCs w:val="24"/>
        </w:rPr>
        <w:t>Comput. Mater. Sci.</w:t>
      </w:r>
      <w:r w:rsidRPr="00B5384B">
        <w:rPr>
          <w:rFonts w:ascii="Arial" w:hAnsi="Arial" w:cs="Arial"/>
          <w:sz w:val="24"/>
          <w:szCs w:val="24"/>
        </w:rPr>
        <w:t xml:space="preserve"> </w:t>
      </w:r>
      <w:r w:rsidRPr="00B5384B">
        <w:rPr>
          <w:rFonts w:ascii="Arial" w:hAnsi="Arial" w:cs="Arial"/>
          <w:b/>
          <w:sz w:val="24"/>
          <w:szCs w:val="24"/>
        </w:rPr>
        <w:t>235</w:t>
      </w:r>
      <w:r w:rsidRPr="00B5384B">
        <w:rPr>
          <w:rFonts w:ascii="Arial" w:hAnsi="Arial" w:cs="Arial"/>
          <w:sz w:val="24"/>
          <w:szCs w:val="24"/>
        </w:rPr>
        <w:t>, 112843, doi:</w:t>
      </w:r>
      <w:hyperlink r:id="rId12" w:history="1">
        <w:r w:rsidRPr="00B5384B">
          <w:rPr>
            <w:rStyle w:val="ae"/>
            <w:rFonts w:ascii="Arial" w:hAnsi="Arial" w:cs="Arial"/>
            <w:sz w:val="24"/>
            <w:szCs w:val="24"/>
          </w:rPr>
          <w:t>https://doi.org/10.1016/j.commatsci.2024.112843</w:t>
        </w:r>
      </w:hyperlink>
      <w:r w:rsidRPr="00B5384B">
        <w:rPr>
          <w:rFonts w:ascii="Arial" w:hAnsi="Arial" w:cs="Arial"/>
          <w:sz w:val="24"/>
          <w:szCs w:val="24"/>
        </w:rPr>
        <w:t xml:space="preserve"> (2024).</w:t>
      </w:r>
    </w:p>
    <w:p w14:paraId="64B90069" w14:textId="6D9CB898" w:rsidR="00963030" w:rsidRPr="009A6840" w:rsidRDefault="008306A6" w:rsidP="00B5384B">
      <w:pPr>
        <w:jc w:val="left"/>
        <w:rPr>
          <w:rFonts w:ascii="Arial" w:hAnsi="Arial" w:cs="Arial"/>
          <w:sz w:val="24"/>
          <w:szCs w:val="24"/>
        </w:rPr>
      </w:pPr>
      <w:r w:rsidRPr="00B5384B">
        <w:rPr>
          <w:rFonts w:ascii="Arial" w:hAnsi="Arial" w:cs="Arial"/>
          <w:sz w:val="24"/>
          <w:szCs w:val="24"/>
        </w:rPr>
        <w:fldChar w:fldCharType="end"/>
      </w:r>
    </w:p>
    <w:sectPr w:rsidR="00963030" w:rsidRPr="009A6840" w:rsidSect="00E402C8">
      <w:footerReference w:type="default" r:id="rId13"/>
      <w:pgSz w:w="11906" w:h="16838"/>
      <w:pgMar w:top="720" w:right="720" w:bottom="720" w:left="720" w:header="397" w:footer="0"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2CBD7" w14:textId="77777777" w:rsidR="001A5135" w:rsidRDefault="001A5135">
      <w:r>
        <w:separator/>
      </w:r>
    </w:p>
  </w:endnote>
  <w:endnote w:type="continuationSeparator" w:id="0">
    <w:p w14:paraId="71CA58DA" w14:textId="77777777" w:rsidR="001A5135" w:rsidRDefault="001A5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6776644"/>
      <w:docPartObj>
        <w:docPartGallery w:val="Page Numbers (Bottom of Page)"/>
        <w:docPartUnique/>
      </w:docPartObj>
    </w:sdtPr>
    <w:sdtEndPr/>
    <w:sdtContent>
      <w:p w14:paraId="71AD5E2E" w14:textId="41106889" w:rsidR="009E6489" w:rsidRPr="009A6840" w:rsidRDefault="001C5CA1">
        <w:pPr>
          <w:pStyle w:val="a6"/>
          <w:jc w:val="center"/>
        </w:pPr>
        <w:r w:rsidRPr="009A6840">
          <w:fldChar w:fldCharType="begin"/>
        </w:r>
        <w:r w:rsidRPr="009A6840">
          <w:instrText>PAGE   \* MERGEFORMAT</w:instrText>
        </w:r>
        <w:r w:rsidRPr="009A6840">
          <w:fldChar w:fldCharType="separate"/>
        </w:r>
        <w:r w:rsidR="00EC5613" w:rsidRPr="009A6840">
          <w:t>1</w:t>
        </w:r>
        <w:r w:rsidRPr="009A6840">
          <w:fldChar w:fldCharType="end"/>
        </w:r>
      </w:p>
    </w:sdtContent>
  </w:sdt>
  <w:p w14:paraId="3DC510E8" w14:textId="77777777" w:rsidR="009E6489" w:rsidRPr="009A6840" w:rsidRDefault="009E6489">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C939A" w14:textId="77777777" w:rsidR="001A5135" w:rsidRDefault="001A5135">
      <w:r>
        <w:separator/>
      </w:r>
    </w:p>
  </w:footnote>
  <w:footnote w:type="continuationSeparator" w:id="0">
    <w:p w14:paraId="5AA2C784" w14:textId="77777777" w:rsidR="001A5135" w:rsidRDefault="001A5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pt;height:21pt;visibility:visible;mso-wrap-style:square" o:bullet="t">
        <v:imagedata r:id="rId1" o:title=""/>
      </v:shape>
    </w:pict>
  </w:numPicBullet>
  <w:abstractNum w:abstractNumId="0" w15:restartNumberingAfterBreak="0">
    <w:nsid w:val="04FD7C2E"/>
    <w:multiLevelType w:val="hybridMultilevel"/>
    <w:tmpl w:val="778CCA90"/>
    <w:lvl w:ilvl="0" w:tplc="9B6CE448">
      <w:start w:val="1"/>
      <w:numFmt w:val="decimal"/>
      <w:lvlText w:val="%1."/>
      <w:lvlJc w:val="left"/>
      <w:pPr>
        <w:ind w:left="720" w:hanging="360"/>
      </w:pPr>
      <w:rPr>
        <w:rFonts w:hint="default"/>
      </w:rPr>
    </w:lvl>
    <w:lvl w:ilvl="1" w:tplc="2304C29C" w:tentative="1">
      <w:start w:val="1"/>
      <w:numFmt w:val="lowerLetter"/>
      <w:lvlText w:val="%2."/>
      <w:lvlJc w:val="left"/>
      <w:pPr>
        <w:ind w:left="1440" w:hanging="360"/>
      </w:pPr>
    </w:lvl>
    <w:lvl w:ilvl="2" w:tplc="5DBED0C0" w:tentative="1">
      <w:start w:val="1"/>
      <w:numFmt w:val="lowerRoman"/>
      <w:lvlText w:val="%3."/>
      <w:lvlJc w:val="right"/>
      <w:pPr>
        <w:ind w:left="2160" w:hanging="180"/>
      </w:pPr>
    </w:lvl>
    <w:lvl w:ilvl="3" w:tplc="1134618E" w:tentative="1">
      <w:start w:val="1"/>
      <w:numFmt w:val="decimal"/>
      <w:lvlText w:val="%4."/>
      <w:lvlJc w:val="left"/>
      <w:pPr>
        <w:ind w:left="2880" w:hanging="360"/>
      </w:pPr>
    </w:lvl>
    <w:lvl w:ilvl="4" w:tplc="F91E8166" w:tentative="1">
      <w:start w:val="1"/>
      <w:numFmt w:val="lowerLetter"/>
      <w:lvlText w:val="%5."/>
      <w:lvlJc w:val="left"/>
      <w:pPr>
        <w:ind w:left="3600" w:hanging="360"/>
      </w:pPr>
    </w:lvl>
    <w:lvl w:ilvl="5" w:tplc="C332CB5C" w:tentative="1">
      <w:start w:val="1"/>
      <w:numFmt w:val="lowerRoman"/>
      <w:lvlText w:val="%6."/>
      <w:lvlJc w:val="right"/>
      <w:pPr>
        <w:ind w:left="4320" w:hanging="180"/>
      </w:pPr>
    </w:lvl>
    <w:lvl w:ilvl="6" w:tplc="4636FE72" w:tentative="1">
      <w:start w:val="1"/>
      <w:numFmt w:val="decimal"/>
      <w:lvlText w:val="%7."/>
      <w:lvlJc w:val="left"/>
      <w:pPr>
        <w:ind w:left="5040" w:hanging="360"/>
      </w:pPr>
    </w:lvl>
    <w:lvl w:ilvl="7" w:tplc="06844932" w:tentative="1">
      <w:start w:val="1"/>
      <w:numFmt w:val="lowerLetter"/>
      <w:lvlText w:val="%8."/>
      <w:lvlJc w:val="left"/>
      <w:pPr>
        <w:ind w:left="5760" w:hanging="360"/>
      </w:pPr>
    </w:lvl>
    <w:lvl w:ilvl="8" w:tplc="6F187D10" w:tentative="1">
      <w:start w:val="1"/>
      <w:numFmt w:val="lowerRoman"/>
      <w:lvlText w:val="%9."/>
      <w:lvlJc w:val="right"/>
      <w:pPr>
        <w:ind w:left="6480" w:hanging="180"/>
      </w:pPr>
    </w:lvl>
  </w:abstractNum>
  <w:abstractNum w:abstractNumId="1" w15:restartNumberingAfterBreak="0">
    <w:nsid w:val="0AD704D8"/>
    <w:multiLevelType w:val="hybridMultilevel"/>
    <w:tmpl w:val="FA260BAC"/>
    <w:lvl w:ilvl="0" w:tplc="0DE2FF2A">
      <w:start w:val="1"/>
      <w:numFmt w:val="bullet"/>
      <w:lvlText w:val=""/>
      <w:lvlPicBulletId w:val="0"/>
      <w:lvlJc w:val="left"/>
      <w:pPr>
        <w:tabs>
          <w:tab w:val="num" w:pos="420"/>
        </w:tabs>
        <w:ind w:left="420" w:firstLine="0"/>
      </w:pPr>
      <w:rPr>
        <w:rFonts w:ascii="Symbol" w:hAnsi="Symbol" w:hint="default"/>
      </w:rPr>
    </w:lvl>
    <w:lvl w:ilvl="1" w:tplc="B8C842E6" w:tentative="1">
      <w:start w:val="1"/>
      <w:numFmt w:val="bullet"/>
      <w:lvlText w:val=""/>
      <w:lvlJc w:val="left"/>
      <w:pPr>
        <w:tabs>
          <w:tab w:val="num" w:pos="840"/>
        </w:tabs>
        <w:ind w:left="840" w:firstLine="0"/>
      </w:pPr>
      <w:rPr>
        <w:rFonts w:ascii="Symbol" w:hAnsi="Symbol" w:hint="default"/>
      </w:rPr>
    </w:lvl>
    <w:lvl w:ilvl="2" w:tplc="DB8078AC" w:tentative="1">
      <w:start w:val="1"/>
      <w:numFmt w:val="bullet"/>
      <w:lvlText w:val=""/>
      <w:lvlJc w:val="left"/>
      <w:pPr>
        <w:tabs>
          <w:tab w:val="num" w:pos="1260"/>
        </w:tabs>
        <w:ind w:left="1260" w:firstLine="0"/>
      </w:pPr>
      <w:rPr>
        <w:rFonts w:ascii="Symbol" w:hAnsi="Symbol" w:hint="default"/>
      </w:rPr>
    </w:lvl>
    <w:lvl w:ilvl="3" w:tplc="BDF633B2" w:tentative="1">
      <w:start w:val="1"/>
      <w:numFmt w:val="bullet"/>
      <w:lvlText w:val=""/>
      <w:lvlJc w:val="left"/>
      <w:pPr>
        <w:tabs>
          <w:tab w:val="num" w:pos="1680"/>
        </w:tabs>
        <w:ind w:left="1680" w:firstLine="0"/>
      </w:pPr>
      <w:rPr>
        <w:rFonts w:ascii="Symbol" w:hAnsi="Symbol" w:hint="default"/>
      </w:rPr>
    </w:lvl>
    <w:lvl w:ilvl="4" w:tplc="81840468" w:tentative="1">
      <w:start w:val="1"/>
      <w:numFmt w:val="bullet"/>
      <w:lvlText w:val=""/>
      <w:lvlJc w:val="left"/>
      <w:pPr>
        <w:tabs>
          <w:tab w:val="num" w:pos="2100"/>
        </w:tabs>
        <w:ind w:left="2100" w:firstLine="0"/>
      </w:pPr>
      <w:rPr>
        <w:rFonts w:ascii="Symbol" w:hAnsi="Symbol" w:hint="default"/>
      </w:rPr>
    </w:lvl>
    <w:lvl w:ilvl="5" w:tplc="72443D10" w:tentative="1">
      <w:start w:val="1"/>
      <w:numFmt w:val="bullet"/>
      <w:lvlText w:val=""/>
      <w:lvlJc w:val="left"/>
      <w:pPr>
        <w:tabs>
          <w:tab w:val="num" w:pos="2520"/>
        </w:tabs>
        <w:ind w:left="2520" w:firstLine="0"/>
      </w:pPr>
      <w:rPr>
        <w:rFonts w:ascii="Symbol" w:hAnsi="Symbol" w:hint="default"/>
      </w:rPr>
    </w:lvl>
    <w:lvl w:ilvl="6" w:tplc="1062C9DE" w:tentative="1">
      <w:start w:val="1"/>
      <w:numFmt w:val="bullet"/>
      <w:lvlText w:val=""/>
      <w:lvlJc w:val="left"/>
      <w:pPr>
        <w:tabs>
          <w:tab w:val="num" w:pos="2940"/>
        </w:tabs>
        <w:ind w:left="2940" w:firstLine="0"/>
      </w:pPr>
      <w:rPr>
        <w:rFonts w:ascii="Symbol" w:hAnsi="Symbol" w:hint="default"/>
      </w:rPr>
    </w:lvl>
    <w:lvl w:ilvl="7" w:tplc="D9760A96" w:tentative="1">
      <w:start w:val="1"/>
      <w:numFmt w:val="bullet"/>
      <w:lvlText w:val=""/>
      <w:lvlJc w:val="left"/>
      <w:pPr>
        <w:tabs>
          <w:tab w:val="num" w:pos="3360"/>
        </w:tabs>
        <w:ind w:left="3360" w:firstLine="0"/>
      </w:pPr>
      <w:rPr>
        <w:rFonts w:ascii="Symbol" w:hAnsi="Symbol" w:hint="default"/>
      </w:rPr>
    </w:lvl>
    <w:lvl w:ilvl="8" w:tplc="57F843CE" w:tentative="1">
      <w:start w:val="1"/>
      <w:numFmt w:val="bullet"/>
      <w:lvlText w:val=""/>
      <w:lvlJc w:val="left"/>
      <w:pPr>
        <w:tabs>
          <w:tab w:val="num" w:pos="3780"/>
        </w:tabs>
        <w:ind w:left="3780" w:firstLine="0"/>
      </w:pPr>
      <w:rPr>
        <w:rFonts w:ascii="Symbol" w:hAnsi="Symbol" w:hint="default"/>
      </w:rPr>
    </w:lvl>
  </w:abstractNum>
  <w:abstractNum w:abstractNumId="2" w15:restartNumberingAfterBreak="0">
    <w:nsid w:val="1B2921F2"/>
    <w:multiLevelType w:val="multilevel"/>
    <w:tmpl w:val="ECD2B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3E54C32"/>
    <w:multiLevelType w:val="hybridMultilevel"/>
    <w:tmpl w:val="AA34F8F6"/>
    <w:lvl w:ilvl="0" w:tplc="40509E88">
      <w:start w:val="1"/>
      <w:numFmt w:val="decimal"/>
      <w:lvlText w:val="%1."/>
      <w:lvlJc w:val="left"/>
      <w:pPr>
        <w:ind w:left="720" w:hanging="360"/>
      </w:pPr>
      <w:rPr>
        <w:rFonts w:hint="default"/>
      </w:rPr>
    </w:lvl>
    <w:lvl w:ilvl="1" w:tplc="55840608" w:tentative="1">
      <w:start w:val="1"/>
      <w:numFmt w:val="lowerLetter"/>
      <w:lvlText w:val="%2."/>
      <w:lvlJc w:val="left"/>
      <w:pPr>
        <w:ind w:left="1440" w:hanging="360"/>
      </w:pPr>
    </w:lvl>
    <w:lvl w:ilvl="2" w:tplc="B59835EE" w:tentative="1">
      <w:start w:val="1"/>
      <w:numFmt w:val="lowerRoman"/>
      <w:lvlText w:val="%3."/>
      <w:lvlJc w:val="right"/>
      <w:pPr>
        <w:ind w:left="2160" w:hanging="180"/>
      </w:pPr>
    </w:lvl>
    <w:lvl w:ilvl="3" w:tplc="404AAB88" w:tentative="1">
      <w:start w:val="1"/>
      <w:numFmt w:val="decimal"/>
      <w:lvlText w:val="%4."/>
      <w:lvlJc w:val="left"/>
      <w:pPr>
        <w:ind w:left="2880" w:hanging="360"/>
      </w:pPr>
    </w:lvl>
    <w:lvl w:ilvl="4" w:tplc="ED0EB472" w:tentative="1">
      <w:start w:val="1"/>
      <w:numFmt w:val="lowerLetter"/>
      <w:lvlText w:val="%5."/>
      <w:lvlJc w:val="left"/>
      <w:pPr>
        <w:ind w:left="3600" w:hanging="360"/>
      </w:pPr>
    </w:lvl>
    <w:lvl w:ilvl="5" w:tplc="F27C34FA" w:tentative="1">
      <w:start w:val="1"/>
      <w:numFmt w:val="lowerRoman"/>
      <w:lvlText w:val="%6."/>
      <w:lvlJc w:val="right"/>
      <w:pPr>
        <w:ind w:left="4320" w:hanging="180"/>
      </w:pPr>
    </w:lvl>
    <w:lvl w:ilvl="6" w:tplc="DE0C09BE" w:tentative="1">
      <w:start w:val="1"/>
      <w:numFmt w:val="decimal"/>
      <w:lvlText w:val="%7."/>
      <w:lvlJc w:val="left"/>
      <w:pPr>
        <w:ind w:left="5040" w:hanging="360"/>
      </w:pPr>
    </w:lvl>
    <w:lvl w:ilvl="7" w:tplc="12B62940" w:tentative="1">
      <w:start w:val="1"/>
      <w:numFmt w:val="lowerLetter"/>
      <w:lvlText w:val="%8."/>
      <w:lvlJc w:val="left"/>
      <w:pPr>
        <w:ind w:left="5760" w:hanging="360"/>
      </w:pPr>
    </w:lvl>
    <w:lvl w:ilvl="8" w:tplc="0324DCF0" w:tentative="1">
      <w:start w:val="1"/>
      <w:numFmt w:val="lowerRoman"/>
      <w:lvlText w:val="%9."/>
      <w:lvlJc w:val="right"/>
      <w:pPr>
        <w:ind w:left="6480" w:hanging="180"/>
      </w:pPr>
    </w:lvl>
  </w:abstractNum>
  <w:abstractNum w:abstractNumId="4" w15:restartNumberingAfterBreak="0">
    <w:nsid w:val="26497C3C"/>
    <w:multiLevelType w:val="hybridMultilevel"/>
    <w:tmpl w:val="31E6C3FE"/>
    <w:lvl w:ilvl="0" w:tplc="DEC84308">
      <w:start w:val="1"/>
      <w:numFmt w:val="decimal"/>
      <w:lvlText w:val="%1."/>
      <w:lvlJc w:val="left"/>
      <w:pPr>
        <w:ind w:left="720" w:hanging="360"/>
      </w:pPr>
      <w:rPr>
        <w:rFonts w:hint="default"/>
      </w:rPr>
    </w:lvl>
    <w:lvl w:ilvl="1" w:tplc="D9EE1D98" w:tentative="1">
      <w:start w:val="1"/>
      <w:numFmt w:val="lowerLetter"/>
      <w:lvlText w:val="%2."/>
      <w:lvlJc w:val="left"/>
      <w:pPr>
        <w:ind w:left="1440" w:hanging="360"/>
      </w:pPr>
    </w:lvl>
    <w:lvl w:ilvl="2" w:tplc="B9BA95AE" w:tentative="1">
      <w:start w:val="1"/>
      <w:numFmt w:val="lowerRoman"/>
      <w:lvlText w:val="%3."/>
      <w:lvlJc w:val="right"/>
      <w:pPr>
        <w:ind w:left="2160" w:hanging="180"/>
      </w:pPr>
    </w:lvl>
    <w:lvl w:ilvl="3" w:tplc="AD88DF54" w:tentative="1">
      <w:start w:val="1"/>
      <w:numFmt w:val="decimal"/>
      <w:lvlText w:val="%4."/>
      <w:lvlJc w:val="left"/>
      <w:pPr>
        <w:ind w:left="2880" w:hanging="360"/>
      </w:pPr>
    </w:lvl>
    <w:lvl w:ilvl="4" w:tplc="3B7E9F3C" w:tentative="1">
      <w:start w:val="1"/>
      <w:numFmt w:val="lowerLetter"/>
      <w:lvlText w:val="%5."/>
      <w:lvlJc w:val="left"/>
      <w:pPr>
        <w:ind w:left="3600" w:hanging="360"/>
      </w:pPr>
    </w:lvl>
    <w:lvl w:ilvl="5" w:tplc="45486D04" w:tentative="1">
      <w:start w:val="1"/>
      <w:numFmt w:val="lowerRoman"/>
      <w:lvlText w:val="%6."/>
      <w:lvlJc w:val="right"/>
      <w:pPr>
        <w:ind w:left="4320" w:hanging="180"/>
      </w:pPr>
    </w:lvl>
    <w:lvl w:ilvl="6" w:tplc="C96A86A0" w:tentative="1">
      <w:start w:val="1"/>
      <w:numFmt w:val="decimal"/>
      <w:lvlText w:val="%7."/>
      <w:lvlJc w:val="left"/>
      <w:pPr>
        <w:ind w:left="5040" w:hanging="360"/>
      </w:pPr>
    </w:lvl>
    <w:lvl w:ilvl="7" w:tplc="16A6623C" w:tentative="1">
      <w:start w:val="1"/>
      <w:numFmt w:val="lowerLetter"/>
      <w:lvlText w:val="%8."/>
      <w:lvlJc w:val="left"/>
      <w:pPr>
        <w:ind w:left="5760" w:hanging="360"/>
      </w:pPr>
    </w:lvl>
    <w:lvl w:ilvl="8" w:tplc="0F0491C4" w:tentative="1">
      <w:start w:val="1"/>
      <w:numFmt w:val="lowerRoman"/>
      <w:lvlText w:val="%9."/>
      <w:lvlJc w:val="right"/>
      <w:pPr>
        <w:ind w:left="6480" w:hanging="180"/>
      </w:pPr>
    </w:lvl>
  </w:abstractNum>
  <w:abstractNum w:abstractNumId="5" w15:restartNumberingAfterBreak="0">
    <w:nsid w:val="2DA72BFA"/>
    <w:multiLevelType w:val="multilevel"/>
    <w:tmpl w:val="A5621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F133CA"/>
    <w:multiLevelType w:val="hybridMultilevel"/>
    <w:tmpl w:val="D8F24426"/>
    <w:lvl w:ilvl="0" w:tplc="B2389782">
      <w:start w:val="1"/>
      <w:numFmt w:val="decimal"/>
      <w:lvlText w:val="%1."/>
      <w:lvlJc w:val="left"/>
      <w:pPr>
        <w:ind w:left="720" w:hanging="360"/>
      </w:pPr>
      <w:rPr>
        <w:rFonts w:hint="default"/>
      </w:rPr>
    </w:lvl>
    <w:lvl w:ilvl="1" w:tplc="E904D41A" w:tentative="1">
      <w:start w:val="1"/>
      <w:numFmt w:val="lowerLetter"/>
      <w:lvlText w:val="%2."/>
      <w:lvlJc w:val="left"/>
      <w:pPr>
        <w:ind w:left="1440" w:hanging="360"/>
      </w:pPr>
    </w:lvl>
    <w:lvl w:ilvl="2" w:tplc="896A087C" w:tentative="1">
      <w:start w:val="1"/>
      <w:numFmt w:val="lowerRoman"/>
      <w:lvlText w:val="%3."/>
      <w:lvlJc w:val="right"/>
      <w:pPr>
        <w:ind w:left="2160" w:hanging="180"/>
      </w:pPr>
    </w:lvl>
    <w:lvl w:ilvl="3" w:tplc="D494B28C" w:tentative="1">
      <w:start w:val="1"/>
      <w:numFmt w:val="decimal"/>
      <w:lvlText w:val="%4."/>
      <w:lvlJc w:val="left"/>
      <w:pPr>
        <w:ind w:left="2880" w:hanging="360"/>
      </w:pPr>
    </w:lvl>
    <w:lvl w:ilvl="4" w:tplc="1FECF54E" w:tentative="1">
      <w:start w:val="1"/>
      <w:numFmt w:val="lowerLetter"/>
      <w:lvlText w:val="%5."/>
      <w:lvlJc w:val="left"/>
      <w:pPr>
        <w:ind w:left="3600" w:hanging="360"/>
      </w:pPr>
    </w:lvl>
    <w:lvl w:ilvl="5" w:tplc="72CEC96C" w:tentative="1">
      <w:start w:val="1"/>
      <w:numFmt w:val="lowerRoman"/>
      <w:lvlText w:val="%6."/>
      <w:lvlJc w:val="right"/>
      <w:pPr>
        <w:ind w:left="4320" w:hanging="180"/>
      </w:pPr>
    </w:lvl>
    <w:lvl w:ilvl="6" w:tplc="AFEC6C80" w:tentative="1">
      <w:start w:val="1"/>
      <w:numFmt w:val="decimal"/>
      <w:lvlText w:val="%7."/>
      <w:lvlJc w:val="left"/>
      <w:pPr>
        <w:ind w:left="5040" w:hanging="360"/>
      </w:pPr>
    </w:lvl>
    <w:lvl w:ilvl="7" w:tplc="D8A23A28" w:tentative="1">
      <w:start w:val="1"/>
      <w:numFmt w:val="lowerLetter"/>
      <w:lvlText w:val="%8."/>
      <w:lvlJc w:val="left"/>
      <w:pPr>
        <w:ind w:left="5760" w:hanging="360"/>
      </w:pPr>
    </w:lvl>
    <w:lvl w:ilvl="8" w:tplc="9A74CC4A" w:tentative="1">
      <w:start w:val="1"/>
      <w:numFmt w:val="lowerRoman"/>
      <w:lvlText w:val="%9."/>
      <w:lvlJc w:val="right"/>
      <w:pPr>
        <w:ind w:left="6480" w:hanging="180"/>
      </w:pPr>
    </w:lvl>
  </w:abstractNum>
  <w:num w:numId="1" w16cid:durableId="604464636">
    <w:abstractNumId w:val="5"/>
  </w:num>
  <w:num w:numId="2" w16cid:durableId="981622186">
    <w:abstractNumId w:val="1"/>
  </w:num>
  <w:num w:numId="3" w16cid:durableId="698892511">
    <w:abstractNumId w:val="0"/>
  </w:num>
  <w:num w:numId="4" w16cid:durableId="1277983738">
    <w:abstractNumId w:val="3"/>
  </w:num>
  <w:num w:numId="5" w16cid:durableId="1215579751">
    <w:abstractNumId w:val="2"/>
  </w:num>
  <w:num w:numId="6" w16cid:durableId="726414724">
    <w:abstractNumId w:val="4"/>
  </w:num>
  <w:num w:numId="7" w16cid:durableId="159968068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ja-JP" w:vendorID="64" w:dllVersion="0" w:nlCheck="1" w:checkStyle="1"/>
  <w:proofState w:spelling="clean" w:grammar="clean"/>
  <w:defaultTabStop w:val="840"/>
  <w:drawingGridHorizontalSpacing w:val="105"/>
  <w:displayHorizontalDrawingGridEvery w:val="0"/>
  <w:displayVerticalDrawingGridEvery w:val="2"/>
  <w:characterSpacingControl w:val="compressPunctuation"/>
  <w:savePreviewPicture/>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rprzs9opaae2esswwv59stfpz2tazrvsae&quot;&gt;Ni_Mn_diffusion&lt;record-ids&gt;&lt;item&gt;118&lt;/item&gt;&lt;/record-ids&gt;&lt;/item&gt;&lt;/Libraries&gt;"/>
  </w:docVars>
  <w:rsids>
    <w:rsidRoot w:val="00BE63FA"/>
    <w:rsid w:val="00001045"/>
    <w:rsid w:val="0000243C"/>
    <w:rsid w:val="00003DF2"/>
    <w:rsid w:val="00003E34"/>
    <w:rsid w:val="00004583"/>
    <w:rsid w:val="00007E76"/>
    <w:rsid w:val="00010AD1"/>
    <w:rsid w:val="0001149A"/>
    <w:rsid w:val="00022631"/>
    <w:rsid w:val="0002363B"/>
    <w:rsid w:val="000250F4"/>
    <w:rsid w:val="00026F56"/>
    <w:rsid w:val="00027587"/>
    <w:rsid w:val="00027FD6"/>
    <w:rsid w:val="000310DF"/>
    <w:rsid w:val="00035F30"/>
    <w:rsid w:val="00036C4F"/>
    <w:rsid w:val="00037347"/>
    <w:rsid w:val="00037B0F"/>
    <w:rsid w:val="00042B1C"/>
    <w:rsid w:val="00043618"/>
    <w:rsid w:val="0004395B"/>
    <w:rsid w:val="00045478"/>
    <w:rsid w:val="00045ED8"/>
    <w:rsid w:val="00045F42"/>
    <w:rsid w:val="00047B5E"/>
    <w:rsid w:val="000560D3"/>
    <w:rsid w:val="000562EE"/>
    <w:rsid w:val="00060053"/>
    <w:rsid w:val="0006234A"/>
    <w:rsid w:val="00063437"/>
    <w:rsid w:val="000669A5"/>
    <w:rsid w:val="0006742F"/>
    <w:rsid w:val="000709F6"/>
    <w:rsid w:val="0007214E"/>
    <w:rsid w:val="0007465C"/>
    <w:rsid w:val="00074A7A"/>
    <w:rsid w:val="00076971"/>
    <w:rsid w:val="00077DC2"/>
    <w:rsid w:val="000802ED"/>
    <w:rsid w:val="000820C4"/>
    <w:rsid w:val="0008238D"/>
    <w:rsid w:val="00082F89"/>
    <w:rsid w:val="00083BAF"/>
    <w:rsid w:val="000867FC"/>
    <w:rsid w:val="0009096D"/>
    <w:rsid w:val="00091D32"/>
    <w:rsid w:val="000925CF"/>
    <w:rsid w:val="0009496C"/>
    <w:rsid w:val="0009732E"/>
    <w:rsid w:val="000978FF"/>
    <w:rsid w:val="000A0042"/>
    <w:rsid w:val="000A2C71"/>
    <w:rsid w:val="000A483F"/>
    <w:rsid w:val="000A5D48"/>
    <w:rsid w:val="000A6BF9"/>
    <w:rsid w:val="000A763C"/>
    <w:rsid w:val="000A79D3"/>
    <w:rsid w:val="000B047A"/>
    <w:rsid w:val="000B0AB3"/>
    <w:rsid w:val="000B5F8F"/>
    <w:rsid w:val="000C0D9A"/>
    <w:rsid w:val="000C4BE6"/>
    <w:rsid w:val="000C4F85"/>
    <w:rsid w:val="000C6BBD"/>
    <w:rsid w:val="000C6CFD"/>
    <w:rsid w:val="000D4190"/>
    <w:rsid w:val="000D559C"/>
    <w:rsid w:val="000D6FDC"/>
    <w:rsid w:val="000D70A3"/>
    <w:rsid w:val="000E313F"/>
    <w:rsid w:val="000F3E9F"/>
    <w:rsid w:val="000F5543"/>
    <w:rsid w:val="000F76F8"/>
    <w:rsid w:val="000F7CA7"/>
    <w:rsid w:val="00101269"/>
    <w:rsid w:val="00101EE9"/>
    <w:rsid w:val="001034BF"/>
    <w:rsid w:val="00104D74"/>
    <w:rsid w:val="0011089C"/>
    <w:rsid w:val="00110A95"/>
    <w:rsid w:val="0011245F"/>
    <w:rsid w:val="0011456A"/>
    <w:rsid w:val="00115035"/>
    <w:rsid w:val="00115652"/>
    <w:rsid w:val="00116834"/>
    <w:rsid w:val="001176E1"/>
    <w:rsid w:val="00120693"/>
    <w:rsid w:val="00122C00"/>
    <w:rsid w:val="001241A1"/>
    <w:rsid w:val="00124268"/>
    <w:rsid w:val="00125870"/>
    <w:rsid w:val="00132325"/>
    <w:rsid w:val="0013435D"/>
    <w:rsid w:val="001346E4"/>
    <w:rsid w:val="001352F3"/>
    <w:rsid w:val="001374B8"/>
    <w:rsid w:val="00137CD9"/>
    <w:rsid w:val="00140EE3"/>
    <w:rsid w:val="00141DCF"/>
    <w:rsid w:val="00142C81"/>
    <w:rsid w:val="00143219"/>
    <w:rsid w:val="00144C65"/>
    <w:rsid w:val="001452DA"/>
    <w:rsid w:val="00145788"/>
    <w:rsid w:val="001536D7"/>
    <w:rsid w:val="00153AEB"/>
    <w:rsid w:val="00162A6A"/>
    <w:rsid w:val="001631F3"/>
    <w:rsid w:val="00165F8A"/>
    <w:rsid w:val="001679CF"/>
    <w:rsid w:val="00167CDB"/>
    <w:rsid w:val="00170563"/>
    <w:rsid w:val="00173F68"/>
    <w:rsid w:val="0017625B"/>
    <w:rsid w:val="00176839"/>
    <w:rsid w:val="00176987"/>
    <w:rsid w:val="00176A22"/>
    <w:rsid w:val="0018305D"/>
    <w:rsid w:val="0018395B"/>
    <w:rsid w:val="001853D2"/>
    <w:rsid w:val="00186C84"/>
    <w:rsid w:val="0018764F"/>
    <w:rsid w:val="00192652"/>
    <w:rsid w:val="001933CD"/>
    <w:rsid w:val="0019445E"/>
    <w:rsid w:val="00194A0C"/>
    <w:rsid w:val="00197AAF"/>
    <w:rsid w:val="001A0195"/>
    <w:rsid w:val="001A0235"/>
    <w:rsid w:val="001A12BA"/>
    <w:rsid w:val="001A2CDD"/>
    <w:rsid w:val="001A2D12"/>
    <w:rsid w:val="001A3094"/>
    <w:rsid w:val="001A394A"/>
    <w:rsid w:val="001A43D4"/>
    <w:rsid w:val="001A5135"/>
    <w:rsid w:val="001A724C"/>
    <w:rsid w:val="001B1ED1"/>
    <w:rsid w:val="001B3226"/>
    <w:rsid w:val="001B665C"/>
    <w:rsid w:val="001B730F"/>
    <w:rsid w:val="001C36E5"/>
    <w:rsid w:val="001C4EF9"/>
    <w:rsid w:val="001C5CA1"/>
    <w:rsid w:val="001C5D57"/>
    <w:rsid w:val="001C5DCC"/>
    <w:rsid w:val="001D2F65"/>
    <w:rsid w:val="001D36EA"/>
    <w:rsid w:val="001D5000"/>
    <w:rsid w:val="001D6314"/>
    <w:rsid w:val="001D6E73"/>
    <w:rsid w:val="001E0AAD"/>
    <w:rsid w:val="001E3808"/>
    <w:rsid w:val="001E41E3"/>
    <w:rsid w:val="001E5FA0"/>
    <w:rsid w:val="001E64E4"/>
    <w:rsid w:val="001E6C28"/>
    <w:rsid w:val="001E7D4A"/>
    <w:rsid w:val="001F1290"/>
    <w:rsid w:val="001F222A"/>
    <w:rsid w:val="001F3863"/>
    <w:rsid w:val="001F5FE9"/>
    <w:rsid w:val="001F620E"/>
    <w:rsid w:val="001F6C6E"/>
    <w:rsid w:val="001F774D"/>
    <w:rsid w:val="00200224"/>
    <w:rsid w:val="0020119E"/>
    <w:rsid w:val="00201EDA"/>
    <w:rsid w:val="0020216F"/>
    <w:rsid w:val="0020368E"/>
    <w:rsid w:val="00203AB8"/>
    <w:rsid w:val="00204700"/>
    <w:rsid w:val="0020526D"/>
    <w:rsid w:val="00207313"/>
    <w:rsid w:val="00214ADE"/>
    <w:rsid w:val="00220A13"/>
    <w:rsid w:val="00220DE3"/>
    <w:rsid w:val="002214A0"/>
    <w:rsid w:val="00221BD3"/>
    <w:rsid w:val="00222623"/>
    <w:rsid w:val="002238EB"/>
    <w:rsid w:val="00225B35"/>
    <w:rsid w:val="00227285"/>
    <w:rsid w:val="00230562"/>
    <w:rsid w:val="00230D4C"/>
    <w:rsid w:val="00231935"/>
    <w:rsid w:val="002329F1"/>
    <w:rsid w:val="002335EE"/>
    <w:rsid w:val="002339DF"/>
    <w:rsid w:val="0023439C"/>
    <w:rsid w:val="00234960"/>
    <w:rsid w:val="002364DC"/>
    <w:rsid w:val="002374DA"/>
    <w:rsid w:val="00237FA4"/>
    <w:rsid w:val="00242023"/>
    <w:rsid w:val="00242256"/>
    <w:rsid w:val="00242485"/>
    <w:rsid w:val="00244F14"/>
    <w:rsid w:val="00246B2A"/>
    <w:rsid w:val="00247BA0"/>
    <w:rsid w:val="00247E23"/>
    <w:rsid w:val="002532BC"/>
    <w:rsid w:val="00253DD6"/>
    <w:rsid w:val="00255BF6"/>
    <w:rsid w:val="0025756C"/>
    <w:rsid w:val="00261F5F"/>
    <w:rsid w:val="00267647"/>
    <w:rsid w:val="002678BA"/>
    <w:rsid w:val="00270CA1"/>
    <w:rsid w:val="00272566"/>
    <w:rsid w:val="00274963"/>
    <w:rsid w:val="00276D30"/>
    <w:rsid w:val="00281814"/>
    <w:rsid w:val="00283CDA"/>
    <w:rsid w:val="00287EA2"/>
    <w:rsid w:val="002902CD"/>
    <w:rsid w:val="00291B99"/>
    <w:rsid w:val="002920FA"/>
    <w:rsid w:val="002938B6"/>
    <w:rsid w:val="002977C2"/>
    <w:rsid w:val="00297D4B"/>
    <w:rsid w:val="002A1202"/>
    <w:rsid w:val="002A3601"/>
    <w:rsid w:val="002A422A"/>
    <w:rsid w:val="002A4536"/>
    <w:rsid w:val="002B3294"/>
    <w:rsid w:val="002B5A70"/>
    <w:rsid w:val="002C265E"/>
    <w:rsid w:val="002C32D1"/>
    <w:rsid w:val="002C4A3D"/>
    <w:rsid w:val="002C5E17"/>
    <w:rsid w:val="002C61FC"/>
    <w:rsid w:val="002D05EA"/>
    <w:rsid w:val="002D0D5E"/>
    <w:rsid w:val="002D1C79"/>
    <w:rsid w:val="002D33DE"/>
    <w:rsid w:val="002D5158"/>
    <w:rsid w:val="002D781D"/>
    <w:rsid w:val="002E1789"/>
    <w:rsid w:val="002E4639"/>
    <w:rsid w:val="002E51CD"/>
    <w:rsid w:val="002E59BB"/>
    <w:rsid w:val="002E5A31"/>
    <w:rsid w:val="002E6D55"/>
    <w:rsid w:val="002F199F"/>
    <w:rsid w:val="002F22F2"/>
    <w:rsid w:val="002F3A55"/>
    <w:rsid w:val="002F404C"/>
    <w:rsid w:val="002F611A"/>
    <w:rsid w:val="002F7A5B"/>
    <w:rsid w:val="00300A92"/>
    <w:rsid w:val="00300BF9"/>
    <w:rsid w:val="00301F77"/>
    <w:rsid w:val="003024D8"/>
    <w:rsid w:val="0030516C"/>
    <w:rsid w:val="003061D9"/>
    <w:rsid w:val="00307B49"/>
    <w:rsid w:val="00310D88"/>
    <w:rsid w:val="00311EBB"/>
    <w:rsid w:val="003127C0"/>
    <w:rsid w:val="003158E6"/>
    <w:rsid w:val="0031590E"/>
    <w:rsid w:val="003169B1"/>
    <w:rsid w:val="00316B8D"/>
    <w:rsid w:val="00317220"/>
    <w:rsid w:val="00317881"/>
    <w:rsid w:val="00317CF2"/>
    <w:rsid w:val="00320F3B"/>
    <w:rsid w:val="00321ED3"/>
    <w:rsid w:val="00324305"/>
    <w:rsid w:val="00324C38"/>
    <w:rsid w:val="00325A09"/>
    <w:rsid w:val="00326EA3"/>
    <w:rsid w:val="00327849"/>
    <w:rsid w:val="00327B4F"/>
    <w:rsid w:val="00327D92"/>
    <w:rsid w:val="00335C7F"/>
    <w:rsid w:val="00337B01"/>
    <w:rsid w:val="003445C9"/>
    <w:rsid w:val="00345BB4"/>
    <w:rsid w:val="00347108"/>
    <w:rsid w:val="00347308"/>
    <w:rsid w:val="00351DD3"/>
    <w:rsid w:val="003558CF"/>
    <w:rsid w:val="00355E55"/>
    <w:rsid w:val="00356DD5"/>
    <w:rsid w:val="00357335"/>
    <w:rsid w:val="003579A1"/>
    <w:rsid w:val="00360638"/>
    <w:rsid w:val="00362745"/>
    <w:rsid w:val="003628BC"/>
    <w:rsid w:val="00362CA8"/>
    <w:rsid w:val="003637C1"/>
    <w:rsid w:val="00363856"/>
    <w:rsid w:val="0036501E"/>
    <w:rsid w:val="00365E0E"/>
    <w:rsid w:val="00367F8B"/>
    <w:rsid w:val="0037056D"/>
    <w:rsid w:val="003710C1"/>
    <w:rsid w:val="003714ED"/>
    <w:rsid w:val="00372223"/>
    <w:rsid w:val="00372723"/>
    <w:rsid w:val="00372C96"/>
    <w:rsid w:val="00373283"/>
    <w:rsid w:val="00375DDD"/>
    <w:rsid w:val="003802C3"/>
    <w:rsid w:val="003823A9"/>
    <w:rsid w:val="00382B7F"/>
    <w:rsid w:val="00382C30"/>
    <w:rsid w:val="00382FEE"/>
    <w:rsid w:val="0038317C"/>
    <w:rsid w:val="00383253"/>
    <w:rsid w:val="00383789"/>
    <w:rsid w:val="003855BB"/>
    <w:rsid w:val="003903ED"/>
    <w:rsid w:val="0039130A"/>
    <w:rsid w:val="00392E84"/>
    <w:rsid w:val="00394591"/>
    <w:rsid w:val="003A0364"/>
    <w:rsid w:val="003A4360"/>
    <w:rsid w:val="003A5C71"/>
    <w:rsid w:val="003B2B2C"/>
    <w:rsid w:val="003B2C16"/>
    <w:rsid w:val="003C0382"/>
    <w:rsid w:val="003C06A1"/>
    <w:rsid w:val="003C0782"/>
    <w:rsid w:val="003C1577"/>
    <w:rsid w:val="003C7E3F"/>
    <w:rsid w:val="003D05C4"/>
    <w:rsid w:val="003D0918"/>
    <w:rsid w:val="003D254F"/>
    <w:rsid w:val="003D31CD"/>
    <w:rsid w:val="003D5D81"/>
    <w:rsid w:val="003D7AF6"/>
    <w:rsid w:val="003E0AD8"/>
    <w:rsid w:val="003E0B83"/>
    <w:rsid w:val="003E3B49"/>
    <w:rsid w:val="003E595F"/>
    <w:rsid w:val="003E78D9"/>
    <w:rsid w:val="003F41D0"/>
    <w:rsid w:val="003F6B56"/>
    <w:rsid w:val="003F6FC7"/>
    <w:rsid w:val="0040071B"/>
    <w:rsid w:val="00400900"/>
    <w:rsid w:val="00403C1C"/>
    <w:rsid w:val="00403CA0"/>
    <w:rsid w:val="0040496C"/>
    <w:rsid w:val="00406F81"/>
    <w:rsid w:val="004076CF"/>
    <w:rsid w:val="00411483"/>
    <w:rsid w:val="00413569"/>
    <w:rsid w:val="00413C56"/>
    <w:rsid w:val="00415480"/>
    <w:rsid w:val="0041574E"/>
    <w:rsid w:val="00416B32"/>
    <w:rsid w:val="00422DE8"/>
    <w:rsid w:val="00430848"/>
    <w:rsid w:val="00431EB4"/>
    <w:rsid w:val="00433064"/>
    <w:rsid w:val="00433A91"/>
    <w:rsid w:val="0043408E"/>
    <w:rsid w:val="004343BB"/>
    <w:rsid w:val="004377B6"/>
    <w:rsid w:val="0044028D"/>
    <w:rsid w:val="00440766"/>
    <w:rsid w:val="00440984"/>
    <w:rsid w:val="0044191B"/>
    <w:rsid w:val="00441922"/>
    <w:rsid w:val="00444910"/>
    <w:rsid w:val="00446CAC"/>
    <w:rsid w:val="00451BA5"/>
    <w:rsid w:val="004527D7"/>
    <w:rsid w:val="004544B2"/>
    <w:rsid w:val="00454652"/>
    <w:rsid w:val="004562FE"/>
    <w:rsid w:val="00457C66"/>
    <w:rsid w:val="00460C03"/>
    <w:rsid w:val="0046236F"/>
    <w:rsid w:val="0046293F"/>
    <w:rsid w:val="00464C4D"/>
    <w:rsid w:val="00467DB1"/>
    <w:rsid w:val="00473964"/>
    <w:rsid w:val="00473A2D"/>
    <w:rsid w:val="00475F23"/>
    <w:rsid w:val="00476305"/>
    <w:rsid w:val="004805EB"/>
    <w:rsid w:val="004810DA"/>
    <w:rsid w:val="0048337F"/>
    <w:rsid w:val="004844F3"/>
    <w:rsid w:val="00485B56"/>
    <w:rsid w:val="00486BE1"/>
    <w:rsid w:val="00486EAA"/>
    <w:rsid w:val="004900C6"/>
    <w:rsid w:val="00490364"/>
    <w:rsid w:val="00490501"/>
    <w:rsid w:val="00491E5F"/>
    <w:rsid w:val="00493DF9"/>
    <w:rsid w:val="00493FD4"/>
    <w:rsid w:val="00494A6A"/>
    <w:rsid w:val="00495C06"/>
    <w:rsid w:val="00495E93"/>
    <w:rsid w:val="004A11C5"/>
    <w:rsid w:val="004A2B55"/>
    <w:rsid w:val="004A55AF"/>
    <w:rsid w:val="004A768B"/>
    <w:rsid w:val="004B03FA"/>
    <w:rsid w:val="004B1B15"/>
    <w:rsid w:val="004B5B33"/>
    <w:rsid w:val="004C0E5E"/>
    <w:rsid w:val="004C3659"/>
    <w:rsid w:val="004C419A"/>
    <w:rsid w:val="004C6816"/>
    <w:rsid w:val="004C6E3D"/>
    <w:rsid w:val="004D2843"/>
    <w:rsid w:val="004D3ADB"/>
    <w:rsid w:val="004E1C7E"/>
    <w:rsid w:val="004E5E55"/>
    <w:rsid w:val="004E63C1"/>
    <w:rsid w:val="004E7816"/>
    <w:rsid w:val="004F006F"/>
    <w:rsid w:val="004F1352"/>
    <w:rsid w:val="004F21E5"/>
    <w:rsid w:val="004F21FF"/>
    <w:rsid w:val="004F66C4"/>
    <w:rsid w:val="004F6AFF"/>
    <w:rsid w:val="004F719C"/>
    <w:rsid w:val="004F746E"/>
    <w:rsid w:val="00502533"/>
    <w:rsid w:val="005028B9"/>
    <w:rsid w:val="005041D3"/>
    <w:rsid w:val="00506054"/>
    <w:rsid w:val="00507254"/>
    <w:rsid w:val="0051145A"/>
    <w:rsid w:val="00511850"/>
    <w:rsid w:val="005123DE"/>
    <w:rsid w:val="00514A92"/>
    <w:rsid w:val="00515715"/>
    <w:rsid w:val="00515E31"/>
    <w:rsid w:val="00516E2C"/>
    <w:rsid w:val="00516F6B"/>
    <w:rsid w:val="00516FD3"/>
    <w:rsid w:val="00520169"/>
    <w:rsid w:val="00520CAA"/>
    <w:rsid w:val="00524671"/>
    <w:rsid w:val="00527D08"/>
    <w:rsid w:val="00530491"/>
    <w:rsid w:val="00534711"/>
    <w:rsid w:val="0054078A"/>
    <w:rsid w:val="00540861"/>
    <w:rsid w:val="00543734"/>
    <w:rsid w:val="00551E2F"/>
    <w:rsid w:val="005529D3"/>
    <w:rsid w:val="00552A22"/>
    <w:rsid w:val="00553248"/>
    <w:rsid w:val="0055585E"/>
    <w:rsid w:val="00555C22"/>
    <w:rsid w:val="00561A87"/>
    <w:rsid w:val="00562497"/>
    <w:rsid w:val="005665A9"/>
    <w:rsid w:val="005700D1"/>
    <w:rsid w:val="00570792"/>
    <w:rsid w:val="00570A85"/>
    <w:rsid w:val="005717DA"/>
    <w:rsid w:val="00571B91"/>
    <w:rsid w:val="005733F5"/>
    <w:rsid w:val="00580552"/>
    <w:rsid w:val="0058255A"/>
    <w:rsid w:val="005828D3"/>
    <w:rsid w:val="00584C21"/>
    <w:rsid w:val="00585077"/>
    <w:rsid w:val="00585353"/>
    <w:rsid w:val="0058665F"/>
    <w:rsid w:val="00586D94"/>
    <w:rsid w:val="00590FA6"/>
    <w:rsid w:val="00591B6D"/>
    <w:rsid w:val="00591FAB"/>
    <w:rsid w:val="005944F3"/>
    <w:rsid w:val="00595526"/>
    <w:rsid w:val="005A0E82"/>
    <w:rsid w:val="005A10B1"/>
    <w:rsid w:val="005A2018"/>
    <w:rsid w:val="005A3F49"/>
    <w:rsid w:val="005A4F7D"/>
    <w:rsid w:val="005A577E"/>
    <w:rsid w:val="005A656E"/>
    <w:rsid w:val="005A7651"/>
    <w:rsid w:val="005B3278"/>
    <w:rsid w:val="005B4422"/>
    <w:rsid w:val="005B7526"/>
    <w:rsid w:val="005B7787"/>
    <w:rsid w:val="005C10A2"/>
    <w:rsid w:val="005C222E"/>
    <w:rsid w:val="005C2CB3"/>
    <w:rsid w:val="005C353D"/>
    <w:rsid w:val="005C68B0"/>
    <w:rsid w:val="005C6C17"/>
    <w:rsid w:val="005D2704"/>
    <w:rsid w:val="005D28E8"/>
    <w:rsid w:val="005D2BD3"/>
    <w:rsid w:val="005D3A5F"/>
    <w:rsid w:val="005D413B"/>
    <w:rsid w:val="005D466E"/>
    <w:rsid w:val="005E0A3F"/>
    <w:rsid w:val="005E4CE1"/>
    <w:rsid w:val="005E51CE"/>
    <w:rsid w:val="005E5C24"/>
    <w:rsid w:val="005F14E1"/>
    <w:rsid w:val="005F17F3"/>
    <w:rsid w:val="005F239D"/>
    <w:rsid w:val="005F56A8"/>
    <w:rsid w:val="00602EF6"/>
    <w:rsid w:val="006044F8"/>
    <w:rsid w:val="00612585"/>
    <w:rsid w:val="00612829"/>
    <w:rsid w:val="00613BD4"/>
    <w:rsid w:val="00614FE6"/>
    <w:rsid w:val="006167D7"/>
    <w:rsid w:val="00617264"/>
    <w:rsid w:val="00621190"/>
    <w:rsid w:val="00621E3F"/>
    <w:rsid w:val="00624B24"/>
    <w:rsid w:val="00626301"/>
    <w:rsid w:val="00626CE3"/>
    <w:rsid w:val="00631D6C"/>
    <w:rsid w:val="006355B1"/>
    <w:rsid w:val="00635F63"/>
    <w:rsid w:val="0063682B"/>
    <w:rsid w:val="006373E2"/>
    <w:rsid w:val="0064137D"/>
    <w:rsid w:val="00642C00"/>
    <w:rsid w:val="00642E06"/>
    <w:rsid w:val="006451FA"/>
    <w:rsid w:val="006503EC"/>
    <w:rsid w:val="00653FB9"/>
    <w:rsid w:val="00654A3A"/>
    <w:rsid w:val="00654AB9"/>
    <w:rsid w:val="0065650B"/>
    <w:rsid w:val="006649A8"/>
    <w:rsid w:val="00664C4B"/>
    <w:rsid w:val="00666A08"/>
    <w:rsid w:val="00670101"/>
    <w:rsid w:val="00670252"/>
    <w:rsid w:val="00671964"/>
    <w:rsid w:val="0067335A"/>
    <w:rsid w:val="00673A69"/>
    <w:rsid w:val="0067562A"/>
    <w:rsid w:val="006769E8"/>
    <w:rsid w:val="00677B90"/>
    <w:rsid w:val="00677D1D"/>
    <w:rsid w:val="006804FA"/>
    <w:rsid w:val="00685761"/>
    <w:rsid w:val="00686F6A"/>
    <w:rsid w:val="00687C41"/>
    <w:rsid w:val="006949FB"/>
    <w:rsid w:val="00695D37"/>
    <w:rsid w:val="006963D6"/>
    <w:rsid w:val="006A0A65"/>
    <w:rsid w:val="006A3392"/>
    <w:rsid w:val="006A6DBC"/>
    <w:rsid w:val="006B05D1"/>
    <w:rsid w:val="006B29FF"/>
    <w:rsid w:val="006B2FB5"/>
    <w:rsid w:val="006B316A"/>
    <w:rsid w:val="006B4AA8"/>
    <w:rsid w:val="006C0E26"/>
    <w:rsid w:val="006C1B85"/>
    <w:rsid w:val="006C1BB0"/>
    <w:rsid w:val="006C3417"/>
    <w:rsid w:val="006C3927"/>
    <w:rsid w:val="006C44FB"/>
    <w:rsid w:val="006C783E"/>
    <w:rsid w:val="006D2D39"/>
    <w:rsid w:val="006D2DBD"/>
    <w:rsid w:val="006D611A"/>
    <w:rsid w:val="006D6FB7"/>
    <w:rsid w:val="006E0511"/>
    <w:rsid w:val="006E1BD3"/>
    <w:rsid w:val="006F17BC"/>
    <w:rsid w:val="006F4603"/>
    <w:rsid w:val="006F4852"/>
    <w:rsid w:val="006F4D47"/>
    <w:rsid w:val="00701484"/>
    <w:rsid w:val="007018D2"/>
    <w:rsid w:val="007052E8"/>
    <w:rsid w:val="00705913"/>
    <w:rsid w:val="00705946"/>
    <w:rsid w:val="00712546"/>
    <w:rsid w:val="00712F9D"/>
    <w:rsid w:val="00717EEF"/>
    <w:rsid w:val="00724F2A"/>
    <w:rsid w:val="007260D1"/>
    <w:rsid w:val="007261D5"/>
    <w:rsid w:val="00727C47"/>
    <w:rsid w:val="00727DD6"/>
    <w:rsid w:val="00727EBB"/>
    <w:rsid w:val="007301F4"/>
    <w:rsid w:val="0073083E"/>
    <w:rsid w:val="007343B8"/>
    <w:rsid w:val="0073581E"/>
    <w:rsid w:val="0073744C"/>
    <w:rsid w:val="00737B5F"/>
    <w:rsid w:val="00741AC0"/>
    <w:rsid w:val="0074446D"/>
    <w:rsid w:val="007451EF"/>
    <w:rsid w:val="00746A13"/>
    <w:rsid w:val="0075009D"/>
    <w:rsid w:val="00752F32"/>
    <w:rsid w:val="00753501"/>
    <w:rsid w:val="007536A9"/>
    <w:rsid w:val="0075411A"/>
    <w:rsid w:val="00756CF1"/>
    <w:rsid w:val="0076050B"/>
    <w:rsid w:val="007623E3"/>
    <w:rsid w:val="007637AF"/>
    <w:rsid w:val="00764E09"/>
    <w:rsid w:val="00766057"/>
    <w:rsid w:val="00772A1A"/>
    <w:rsid w:val="00774090"/>
    <w:rsid w:val="00774C29"/>
    <w:rsid w:val="007758D3"/>
    <w:rsid w:val="0077600E"/>
    <w:rsid w:val="007776B0"/>
    <w:rsid w:val="007807D7"/>
    <w:rsid w:val="007807DC"/>
    <w:rsid w:val="00782577"/>
    <w:rsid w:val="00784DC8"/>
    <w:rsid w:val="007851C7"/>
    <w:rsid w:val="00785A51"/>
    <w:rsid w:val="00787946"/>
    <w:rsid w:val="0079144A"/>
    <w:rsid w:val="0079338F"/>
    <w:rsid w:val="00793E8E"/>
    <w:rsid w:val="007940A7"/>
    <w:rsid w:val="00794806"/>
    <w:rsid w:val="00794916"/>
    <w:rsid w:val="0079710F"/>
    <w:rsid w:val="007A0F4D"/>
    <w:rsid w:val="007A14E2"/>
    <w:rsid w:val="007A19E1"/>
    <w:rsid w:val="007A29E0"/>
    <w:rsid w:val="007A3B3E"/>
    <w:rsid w:val="007A6F3A"/>
    <w:rsid w:val="007B1FAA"/>
    <w:rsid w:val="007B5B14"/>
    <w:rsid w:val="007B6839"/>
    <w:rsid w:val="007C1DCB"/>
    <w:rsid w:val="007C52B2"/>
    <w:rsid w:val="007C5F4B"/>
    <w:rsid w:val="007C6197"/>
    <w:rsid w:val="007C7D93"/>
    <w:rsid w:val="007D081F"/>
    <w:rsid w:val="007D20A6"/>
    <w:rsid w:val="007D2B04"/>
    <w:rsid w:val="007D43FD"/>
    <w:rsid w:val="007D4D84"/>
    <w:rsid w:val="007D57A3"/>
    <w:rsid w:val="007E2619"/>
    <w:rsid w:val="007E4D39"/>
    <w:rsid w:val="007E52C6"/>
    <w:rsid w:val="007F1800"/>
    <w:rsid w:val="007F3A9B"/>
    <w:rsid w:val="007F3BD7"/>
    <w:rsid w:val="007F3E10"/>
    <w:rsid w:val="007F41E2"/>
    <w:rsid w:val="007F4F99"/>
    <w:rsid w:val="007F5A6E"/>
    <w:rsid w:val="007F5FC3"/>
    <w:rsid w:val="00800161"/>
    <w:rsid w:val="00800882"/>
    <w:rsid w:val="00803685"/>
    <w:rsid w:val="0080464E"/>
    <w:rsid w:val="008053DE"/>
    <w:rsid w:val="00807F62"/>
    <w:rsid w:val="008107BE"/>
    <w:rsid w:val="00812C72"/>
    <w:rsid w:val="00812D98"/>
    <w:rsid w:val="00814A23"/>
    <w:rsid w:val="00820F6A"/>
    <w:rsid w:val="00821589"/>
    <w:rsid w:val="0082423D"/>
    <w:rsid w:val="0082461B"/>
    <w:rsid w:val="0082467D"/>
    <w:rsid w:val="008247CA"/>
    <w:rsid w:val="008306A6"/>
    <w:rsid w:val="008306C4"/>
    <w:rsid w:val="00831A16"/>
    <w:rsid w:val="00831FCC"/>
    <w:rsid w:val="00833596"/>
    <w:rsid w:val="008335AE"/>
    <w:rsid w:val="008343DD"/>
    <w:rsid w:val="0083463B"/>
    <w:rsid w:val="00835003"/>
    <w:rsid w:val="00837738"/>
    <w:rsid w:val="008401CA"/>
    <w:rsid w:val="008422BB"/>
    <w:rsid w:val="00843AA7"/>
    <w:rsid w:val="00843BE3"/>
    <w:rsid w:val="008442C0"/>
    <w:rsid w:val="00845754"/>
    <w:rsid w:val="008465E3"/>
    <w:rsid w:val="00847A45"/>
    <w:rsid w:val="0085030F"/>
    <w:rsid w:val="00850872"/>
    <w:rsid w:val="00853938"/>
    <w:rsid w:val="00853F95"/>
    <w:rsid w:val="00855FEF"/>
    <w:rsid w:val="00864621"/>
    <w:rsid w:val="008655A3"/>
    <w:rsid w:val="00866467"/>
    <w:rsid w:val="00866B4F"/>
    <w:rsid w:val="00873148"/>
    <w:rsid w:val="008745B1"/>
    <w:rsid w:val="0088138A"/>
    <w:rsid w:val="00882024"/>
    <w:rsid w:val="00882128"/>
    <w:rsid w:val="00882AD5"/>
    <w:rsid w:val="00882EE4"/>
    <w:rsid w:val="00884B84"/>
    <w:rsid w:val="00884E58"/>
    <w:rsid w:val="00885960"/>
    <w:rsid w:val="00885FB3"/>
    <w:rsid w:val="00886250"/>
    <w:rsid w:val="008875E3"/>
    <w:rsid w:val="008903CA"/>
    <w:rsid w:val="0089245A"/>
    <w:rsid w:val="00894D28"/>
    <w:rsid w:val="00895E62"/>
    <w:rsid w:val="00896BB2"/>
    <w:rsid w:val="0089744A"/>
    <w:rsid w:val="008A6323"/>
    <w:rsid w:val="008B2A16"/>
    <w:rsid w:val="008B2A1D"/>
    <w:rsid w:val="008B32F0"/>
    <w:rsid w:val="008B3BA0"/>
    <w:rsid w:val="008B4CB9"/>
    <w:rsid w:val="008B6D20"/>
    <w:rsid w:val="008C07E3"/>
    <w:rsid w:val="008C1685"/>
    <w:rsid w:val="008C252F"/>
    <w:rsid w:val="008C2814"/>
    <w:rsid w:val="008C2F22"/>
    <w:rsid w:val="008C30C7"/>
    <w:rsid w:val="008C3777"/>
    <w:rsid w:val="008C6C2D"/>
    <w:rsid w:val="008C6CB2"/>
    <w:rsid w:val="008D0F84"/>
    <w:rsid w:val="008D2D87"/>
    <w:rsid w:val="008D49A3"/>
    <w:rsid w:val="008D4B3B"/>
    <w:rsid w:val="008D4FF7"/>
    <w:rsid w:val="008D6AD5"/>
    <w:rsid w:val="008E2D53"/>
    <w:rsid w:val="008E49D7"/>
    <w:rsid w:val="008E78BC"/>
    <w:rsid w:val="008F2E83"/>
    <w:rsid w:val="008F334F"/>
    <w:rsid w:val="008F407D"/>
    <w:rsid w:val="008F47A2"/>
    <w:rsid w:val="008F498D"/>
    <w:rsid w:val="008F4B18"/>
    <w:rsid w:val="00900D9C"/>
    <w:rsid w:val="009010A6"/>
    <w:rsid w:val="0090470B"/>
    <w:rsid w:val="00906B8F"/>
    <w:rsid w:val="00906BC6"/>
    <w:rsid w:val="00906ED1"/>
    <w:rsid w:val="00907B40"/>
    <w:rsid w:val="00911D69"/>
    <w:rsid w:val="00912FC6"/>
    <w:rsid w:val="00913EB3"/>
    <w:rsid w:val="00915371"/>
    <w:rsid w:val="00917E13"/>
    <w:rsid w:val="00920A1C"/>
    <w:rsid w:val="00920FBF"/>
    <w:rsid w:val="00923AA5"/>
    <w:rsid w:val="00923D5A"/>
    <w:rsid w:val="00924F11"/>
    <w:rsid w:val="00925EA9"/>
    <w:rsid w:val="00932613"/>
    <w:rsid w:val="00932D4F"/>
    <w:rsid w:val="009440A5"/>
    <w:rsid w:val="009444B8"/>
    <w:rsid w:val="0094562F"/>
    <w:rsid w:val="0094588A"/>
    <w:rsid w:val="00945E51"/>
    <w:rsid w:val="00947C89"/>
    <w:rsid w:val="009513BD"/>
    <w:rsid w:val="00952162"/>
    <w:rsid w:val="00952A15"/>
    <w:rsid w:val="00953929"/>
    <w:rsid w:val="009546CB"/>
    <w:rsid w:val="009560C9"/>
    <w:rsid w:val="009604A4"/>
    <w:rsid w:val="00960A80"/>
    <w:rsid w:val="0096242D"/>
    <w:rsid w:val="00963030"/>
    <w:rsid w:val="00967721"/>
    <w:rsid w:val="00967AA2"/>
    <w:rsid w:val="00970DB3"/>
    <w:rsid w:val="00971C85"/>
    <w:rsid w:val="00971E34"/>
    <w:rsid w:val="00974FD5"/>
    <w:rsid w:val="00976C1F"/>
    <w:rsid w:val="00977D39"/>
    <w:rsid w:val="009909E5"/>
    <w:rsid w:val="00994380"/>
    <w:rsid w:val="00994F93"/>
    <w:rsid w:val="00996CDA"/>
    <w:rsid w:val="0099765A"/>
    <w:rsid w:val="009A001F"/>
    <w:rsid w:val="009A14ED"/>
    <w:rsid w:val="009A20AF"/>
    <w:rsid w:val="009A3429"/>
    <w:rsid w:val="009A47CF"/>
    <w:rsid w:val="009A6840"/>
    <w:rsid w:val="009B03B2"/>
    <w:rsid w:val="009B0499"/>
    <w:rsid w:val="009B287A"/>
    <w:rsid w:val="009B3D65"/>
    <w:rsid w:val="009B6300"/>
    <w:rsid w:val="009C0583"/>
    <w:rsid w:val="009C102A"/>
    <w:rsid w:val="009C413C"/>
    <w:rsid w:val="009C4F97"/>
    <w:rsid w:val="009C787B"/>
    <w:rsid w:val="009C7EC7"/>
    <w:rsid w:val="009D22CC"/>
    <w:rsid w:val="009D3BD9"/>
    <w:rsid w:val="009D47FC"/>
    <w:rsid w:val="009D4DD3"/>
    <w:rsid w:val="009D7DEC"/>
    <w:rsid w:val="009E21F1"/>
    <w:rsid w:val="009E2543"/>
    <w:rsid w:val="009E2805"/>
    <w:rsid w:val="009E3B28"/>
    <w:rsid w:val="009E5ECA"/>
    <w:rsid w:val="009E63D2"/>
    <w:rsid w:val="009E6489"/>
    <w:rsid w:val="009E6A2C"/>
    <w:rsid w:val="009F1308"/>
    <w:rsid w:val="009F22D8"/>
    <w:rsid w:val="009F2FA3"/>
    <w:rsid w:val="009F7C42"/>
    <w:rsid w:val="00A00466"/>
    <w:rsid w:val="00A01396"/>
    <w:rsid w:val="00A02D66"/>
    <w:rsid w:val="00A0718F"/>
    <w:rsid w:val="00A07C06"/>
    <w:rsid w:val="00A11A0B"/>
    <w:rsid w:val="00A12995"/>
    <w:rsid w:val="00A12E3A"/>
    <w:rsid w:val="00A16100"/>
    <w:rsid w:val="00A20865"/>
    <w:rsid w:val="00A20BFD"/>
    <w:rsid w:val="00A2219C"/>
    <w:rsid w:val="00A22AC3"/>
    <w:rsid w:val="00A23767"/>
    <w:rsid w:val="00A24C2E"/>
    <w:rsid w:val="00A26F44"/>
    <w:rsid w:val="00A3109F"/>
    <w:rsid w:val="00A31C0D"/>
    <w:rsid w:val="00A31CA6"/>
    <w:rsid w:val="00A35254"/>
    <w:rsid w:val="00A3758C"/>
    <w:rsid w:val="00A4169F"/>
    <w:rsid w:val="00A42260"/>
    <w:rsid w:val="00A42709"/>
    <w:rsid w:val="00A446D7"/>
    <w:rsid w:val="00A4494D"/>
    <w:rsid w:val="00A47A2E"/>
    <w:rsid w:val="00A50ED6"/>
    <w:rsid w:val="00A51504"/>
    <w:rsid w:val="00A5213A"/>
    <w:rsid w:val="00A52CAF"/>
    <w:rsid w:val="00A52D03"/>
    <w:rsid w:val="00A52E9B"/>
    <w:rsid w:val="00A54F49"/>
    <w:rsid w:val="00A550C8"/>
    <w:rsid w:val="00A55A54"/>
    <w:rsid w:val="00A64228"/>
    <w:rsid w:val="00A66A96"/>
    <w:rsid w:val="00A67D88"/>
    <w:rsid w:val="00A7012A"/>
    <w:rsid w:val="00A703A0"/>
    <w:rsid w:val="00A722B3"/>
    <w:rsid w:val="00A72944"/>
    <w:rsid w:val="00A81FBA"/>
    <w:rsid w:val="00A82C2B"/>
    <w:rsid w:val="00A83DB2"/>
    <w:rsid w:val="00A85593"/>
    <w:rsid w:val="00A86821"/>
    <w:rsid w:val="00A90E43"/>
    <w:rsid w:val="00A9227D"/>
    <w:rsid w:val="00A92622"/>
    <w:rsid w:val="00A947DF"/>
    <w:rsid w:val="00A954C8"/>
    <w:rsid w:val="00A9578D"/>
    <w:rsid w:val="00A97B9D"/>
    <w:rsid w:val="00AA03F9"/>
    <w:rsid w:val="00AA05E2"/>
    <w:rsid w:val="00AA223F"/>
    <w:rsid w:val="00AA38C3"/>
    <w:rsid w:val="00AA460C"/>
    <w:rsid w:val="00AA5341"/>
    <w:rsid w:val="00AB08D5"/>
    <w:rsid w:val="00AB0AC2"/>
    <w:rsid w:val="00AB0D7B"/>
    <w:rsid w:val="00AB4453"/>
    <w:rsid w:val="00AB485E"/>
    <w:rsid w:val="00AC018F"/>
    <w:rsid w:val="00AC1693"/>
    <w:rsid w:val="00AC1BEA"/>
    <w:rsid w:val="00AC4407"/>
    <w:rsid w:val="00AC6659"/>
    <w:rsid w:val="00AC6DA9"/>
    <w:rsid w:val="00AC7658"/>
    <w:rsid w:val="00AC7932"/>
    <w:rsid w:val="00AC7B1C"/>
    <w:rsid w:val="00AC7B93"/>
    <w:rsid w:val="00AD0AD6"/>
    <w:rsid w:val="00AD2079"/>
    <w:rsid w:val="00AD2B0E"/>
    <w:rsid w:val="00AD2F29"/>
    <w:rsid w:val="00AD69B6"/>
    <w:rsid w:val="00AD7AA3"/>
    <w:rsid w:val="00AE09E9"/>
    <w:rsid w:val="00AE2A5A"/>
    <w:rsid w:val="00AE68F7"/>
    <w:rsid w:val="00AE6A9A"/>
    <w:rsid w:val="00AE6E3F"/>
    <w:rsid w:val="00AE7643"/>
    <w:rsid w:val="00AE7703"/>
    <w:rsid w:val="00AF10BA"/>
    <w:rsid w:val="00AF1A7E"/>
    <w:rsid w:val="00AF1AA0"/>
    <w:rsid w:val="00AF30B8"/>
    <w:rsid w:val="00AF333C"/>
    <w:rsid w:val="00AF498E"/>
    <w:rsid w:val="00AF4C4F"/>
    <w:rsid w:val="00AF4E9E"/>
    <w:rsid w:val="00AF7319"/>
    <w:rsid w:val="00B006FD"/>
    <w:rsid w:val="00B00862"/>
    <w:rsid w:val="00B009C7"/>
    <w:rsid w:val="00B0244E"/>
    <w:rsid w:val="00B05796"/>
    <w:rsid w:val="00B06606"/>
    <w:rsid w:val="00B115EA"/>
    <w:rsid w:val="00B12A8A"/>
    <w:rsid w:val="00B15233"/>
    <w:rsid w:val="00B17176"/>
    <w:rsid w:val="00B17ECC"/>
    <w:rsid w:val="00B216A1"/>
    <w:rsid w:val="00B2673F"/>
    <w:rsid w:val="00B31397"/>
    <w:rsid w:val="00B352B9"/>
    <w:rsid w:val="00B35BDD"/>
    <w:rsid w:val="00B37A91"/>
    <w:rsid w:val="00B37CBC"/>
    <w:rsid w:val="00B41553"/>
    <w:rsid w:val="00B416C0"/>
    <w:rsid w:val="00B41E12"/>
    <w:rsid w:val="00B4242E"/>
    <w:rsid w:val="00B42FC7"/>
    <w:rsid w:val="00B433D2"/>
    <w:rsid w:val="00B4579E"/>
    <w:rsid w:val="00B513D4"/>
    <w:rsid w:val="00B5384B"/>
    <w:rsid w:val="00B54B65"/>
    <w:rsid w:val="00B55B4C"/>
    <w:rsid w:val="00B562DF"/>
    <w:rsid w:val="00B56D57"/>
    <w:rsid w:val="00B61EFA"/>
    <w:rsid w:val="00B6277D"/>
    <w:rsid w:val="00B62BA6"/>
    <w:rsid w:val="00B632F3"/>
    <w:rsid w:val="00B667EE"/>
    <w:rsid w:val="00B70123"/>
    <w:rsid w:val="00B72280"/>
    <w:rsid w:val="00B733CE"/>
    <w:rsid w:val="00B736BE"/>
    <w:rsid w:val="00B73A0F"/>
    <w:rsid w:val="00B75504"/>
    <w:rsid w:val="00B75E3F"/>
    <w:rsid w:val="00B771FB"/>
    <w:rsid w:val="00B8064D"/>
    <w:rsid w:val="00B8138A"/>
    <w:rsid w:val="00B83827"/>
    <w:rsid w:val="00B85773"/>
    <w:rsid w:val="00B86444"/>
    <w:rsid w:val="00B90159"/>
    <w:rsid w:val="00B90905"/>
    <w:rsid w:val="00B91323"/>
    <w:rsid w:val="00B91616"/>
    <w:rsid w:val="00B92410"/>
    <w:rsid w:val="00B9450A"/>
    <w:rsid w:val="00B94741"/>
    <w:rsid w:val="00B96299"/>
    <w:rsid w:val="00B96668"/>
    <w:rsid w:val="00B96AEE"/>
    <w:rsid w:val="00BA2146"/>
    <w:rsid w:val="00BA3FCB"/>
    <w:rsid w:val="00BA54AF"/>
    <w:rsid w:val="00BA7E05"/>
    <w:rsid w:val="00BB25DF"/>
    <w:rsid w:val="00BB5005"/>
    <w:rsid w:val="00BB5742"/>
    <w:rsid w:val="00BB6EEC"/>
    <w:rsid w:val="00BB6EEE"/>
    <w:rsid w:val="00BC00EE"/>
    <w:rsid w:val="00BC3B0C"/>
    <w:rsid w:val="00BC6353"/>
    <w:rsid w:val="00BC740E"/>
    <w:rsid w:val="00BC76A5"/>
    <w:rsid w:val="00BD0581"/>
    <w:rsid w:val="00BD141C"/>
    <w:rsid w:val="00BD259B"/>
    <w:rsid w:val="00BD2C31"/>
    <w:rsid w:val="00BD476C"/>
    <w:rsid w:val="00BE165B"/>
    <w:rsid w:val="00BE493A"/>
    <w:rsid w:val="00BE59B8"/>
    <w:rsid w:val="00BE63FA"/>
    <w:rsid w:val="00BE6523"/>
    <w:rsid w:val="00BF02DA"/>
    <w:rsid w:val="00BF0B92"/>
    <w:rsid w:val="00BF0D24"/>
    <w:rsid w:val="00BF13A8"/>
    <w:rsid w:val="00BF2F19"/>
    <w:rsid w:val="00BF3BCB"/>
    <w:rsid w:val="00BF4D70"/>
    <w:rsid w:val="00BF5D4A"/>
    <w:rsid w:val="00BF5F54"/>
    <w:rsid w:val="00BF7D0D"/>
    <w:rsid w:val="00C033A0"/>
    <w:rsid w:val="00C0431B"/>
    <w:rsid w:val="00C04502"/>
    <w:rsid w:val="00C04BA4"/>
    <w:rsid w:val="00C063C2"/>
    <w:rsid w:val="00C06765"/>
    <w:rsid w:val="00C07BEF"/>
    <w:rsid w:val="00C112F8"/>
    <w:rsid w:val="00C12B9C"/>
    <w:rsid w:val="00C15719"/>
    <w:rsid w:val="00C15DBB"/>
    <w:rsid w:val="00C234E0"/>
    <w:rsid w:val="00C246EF"/>
    <w:rsid w:val="00C24DAB"/>
    <w:rsid w:val="00C25CEE"/>
    <w:rsid w:val="00C2681E"/>
    <w:rsid w:val="00C26DED"/>
    <w:rsid w:val="00C302A3"/>
    <w:rsid w:val="00C3192B"/>
    <w:rsid w:val="00C31D5F"/>
    <w:rsid w:val="00C33C73"/>
    <w:rsid w:val="00C342FA"/>
    <w:rsid w:val="00C3593C"/>
    <w:rsid w:val="00C36A7F"/>
    <w:rsid w:val="00C432B7"/>
    <w:rsid w:val="00C437F0"/>
    <w:rsid w:val="00C4381F"/>
    <w:rsid w:val="00C47370"/>
    <w:rsid w:val="00C47456"/>
    <w:rsid w:val="00C47755"/>
    <w:rsid w:val="00C53830"/>
    <w:rsid w:val="00C53A9D"/>
    <w:rsid w:val="00C542FB"/>
    <w:rsid w:val="00C55E9E"/>
    <w:rsid w:val="00C57EE5"/>
    <w:rsid w:val="00C603F6"/>
    <w:rsid w:val="00C606C4"/>
    <w:rsid w:val="00C61705"/>
    <w:rsid w:val="00C64207"/>
    <w:rsid w:val="00C6604F"/>
    <w:rsid w:val="00C70829"/>
    <w:rsid w:val="00C7194F"/>
    <w:rsid w:val="00C71BD5"/>
    <w:rsid w:val="00C71D0B"/>
    <w:rsid w:val="00C71D34"/>
    <w:rsid w:val="00C72839"/>
    <w:rsid w:val="00C72BF6"/>
    <w:rsid w:val="00C74461"/>
    <w:rsid w:val="00C7539A"/>
    <w:rsid w:val="00C779A1"/>
    <w:rsid w:val="00C77BD2"/>
    <w:rsid w:val="00C80AD9"/>
    <w:rsid w:val="00C81A21"/>
    <w:rsid w:val="00C81FC5"/>
    <w:rsid w:val="00C865B5"/>
    <w:rsid w:val="00C8662C"/>
    <w:rsid w:val="00C90839"/>
    <w:rsid w:val="00C92194"/>
    <w:rsid w:val="00C921F4"/>
    <w:rsid w:val="00C93463"/>
    <w:rsid w:val="00C96C43"/>
    <w:rsid w:val="00C979C8"/>
    <w:rsid w:val="00CA3BA4"/>
    <w:rsid w:val="00CA5C98"/>
    <w:rsid w:val="00CB04BE"/>
    <w:rsid w:val="00CB1740"/>
    <w:rsid w:val="00CB3222"/>
    <w:rsid w:val="00CB3D0C"/>
    <w:rsid w:val="00CB5206"/>
    <w:rsid w:val="00CB70BF"/>
    <w:rsid w:val="00CB765F"/>
    <w:rsid w:val="00CC06C4"/>
    <w:rsid w:val="00CC08A9"/>
    <w:rsid w:val="00CC0DBA"/>
    <w:rsid w:val="00CC3AEC"/>
    <w:rsid w:val="00CC524A"/>
    <w:rsid w:val="00CC7011"/>
    <w:rsid w:val="00CC763D"/>
    <w:rsid w:val="00CD34B3"/>
    <w:rsid w:val="00CD412D"/>
    <w:rsid w:val="00CD4EB5"/>
    <w:rsid w:val="00CD531E"/>
    <w:rsid w:val="00CD6F3A"/>
    <w:rsid w:val="00CE06BE"/>
    <w:rsid w:val="00CE0BD1"/>
    <w:rsid w:val="00CE1367"/>
    <w:rsid w:val="00CE1BB5"/>
    <w:rsid w:val="00CE2915"/>
    <w:rsid w:val="00CE3810"/>
    <w:rsid w:val="00CE5149"/>
    <w:rsid w:val="00CE5C70"/>
    <w:rsid w:val="00CE611F"/>
    <w:rsid w:val="00CF00FB"/>
    <w:rsid w:val="00CF0242"/>
    <w:rsid w:val="00CF0BD5"/>
    <w:rsid w:val="00CF23AE"/>
    <w:rsid w:val="00CF383C"/>
    <w:rsid w:val="00CF49C8"/>
    <w:rsid w:val="00CF4A33"/>
    <w:rsid w:val="00D00A06"/>
    <w:rsid w:val="00D00E13"/>
    <w:rsid w:val="00D10A6C"/>
    <w:rsid w:val="00D1176D"/>
    <w:rsid w:val="00D12F0E"/>
    <w:rsid w:val="00D13D9B"/>
    <w:rsid w:val="00D205FD"/>
    <w:rsid w:val="00D20F5D"/>
    <w:rsid w:val="00D227F3"/>
    <w:rsid w:val="00D22B3F"/>
    <w:rsid w:val="00D22DFB"/>
    <w:rsid w:val="00D23F64"/>
    <w:rsid w:val="00D245A3"/>
    <w:rsid w:val="00D257FF"/>
    <w:rsid w:val="00D25EC0"/>
    <w:rsid w:val="00D27FFA"/>
    <w:rsid w:val="00D318F4"/>
    <w:rsid w:val="00D347DA"/>
    <w:rsid w:val="00D3491D"/>
    <w:rsid w:val="00D363F7"/>
    <w:rsid w:val="00D3710B"/>
    <w:rsid w:val="00D37243"/>
    <w:rsid w:val="00D40826"/>
    <w:rsid w:val="00D4151A"/>
    <w:rsid w:val="00D462A3"/>
    <w:rsid w:val="00D46E4C"/>
    <w:rsid w:val="00D52352"/>
    <w:rsid w:val="00D53580"/>
    <w:rsid w:val="00D53D2F"/>
    <w:rsid w:val="00D600D1"/>
    <w:rsid w:val="00D625DB"/>
    <w:rsid w:val="00D63D1B"/>
    <w:rsid w:val="00D64680"/>
    <w:rsid w:val="00D67234"/>
    <w:rsid w:val="00D67D7A"/>
    <w:rsid w:val="00D71DC1"/>
    <w:rsid w:val="00D729CC"/>
    <w:rsid w:val="00D77720"/>
    <w:rsid w:val="00D802E9"/>
    <w:rsid w:val="00D83154"/>
    <w:rsid w:val="00D834BF"/>
    <w:rsid w:val="00D83E55"/>
    <w:rsid w:val="00D86E61"/>
    <w:rsid w:val="00D87724"/>
    <w:rsid w:val="00D879EA"/>
    <w:rsid w:val="00D91E61"/>
    <w:rsid w:val="00D92EAF"/>
    <w:rsid w:val="00D95791"/>
    <w:rsid w:val="00D97320"/>
    <w:rsid w:val="00DA0B1D"/>
    <w:rsid w:val="00DA2607"/>
    <w:rsid w:val="00DA62A3"/>
    <w:rsid w:val="00DA72A4"/>
    <w:rsid w:val="00DA747D"/>
    <w:rsid w:val="00DA7750"/>
    <w:rsid w:val="00DB0463"/>
    <w:rsid w:val="00DB1C7C"/>
    <w:rsid w:val="00DB3E67"/>
    <w:rsid w:val="00DB6204"/>
    <w:rsid w:val="00DB6548"/>
    <w:rsid w:val="00DC6FB1"/>
    <w:rsid w:val="00DC70F6"/>
    <w:rsid w:val="00DC793A"/>
    <w:rsid w:val="00DC7C35"/>
    <w:rsid w:val="00DD02B5"/>
    <w:rsid w:val="00DD1AFE"/>
    <w:rsid w:val="00DD1E79"/>
    <w:rsid w:val="00DD5823"/>
    <w:rsid w:val="00DD5E4D"/>
    <w:rsid w:val="00DD7AB6"/>
    <w:rsid w:val="00DE3F30"/>
    <w:rsid w:val="00DE4FA9"/>
    <w:rsid w:val="00DF0D73"/>
    <w:rsid w:val="00DF1166"/>
    <w:rsid w:val="00DF19AC"/>
    <w:rsid w:val="00DF2741"/>
    <w:rsid w:val="00DF3114"/>
    <w:rsid w:val="00DF42E4"/>
    <w:rsid w:val="00DF4983"/>
    <w:rsid w:val="00DF51D7"/>
    <w:rsid w:val="00DF600C"/>
    <w:rsid w:val="00E04BFB"/>
    <w:rsid w:val="00E05B7A"/>
    <w:rsid w:val="00E05E7C"/>
    <w:rsid w:val="00E06CDD"/>
    <w:rsid w:val="00E126B3"/>
    <w:rsid w:val="00E16109"/>
    <w:rsid w:val="00E20C3F"/>
    <w:rsid w:val="00E21452"/>
    <w:rsid w:val="00E224C3"/>
    <w:rsid w:val="00E22A1B"/>
    <w:rsid w:val="00E232D9"/>
    <w:rsid w:val="00E24130"/>
    <w:rsid w:val="00E253DD"/>
    <w:rsid w:val="00E271FF"/>
    <w:rsid w:val="00E27DC2"/>
    <w:rsid w:val="00E30AED"/>
    <w:rsid w:val="00E36E14"/>
    <w:rsid w:val="00E374D5"/>
    <w:rsid w:val="00E402C8"/>
    <w:rsid w:val="00E4086F"/>
    <w:rsid w:val="00E41264"/>
    <w:rsid w:val="00E42766"/>
    <w:rsid w:val="00E44460"/>
    <w:rsid w:val="00E4463D"/>
    <w:rsid w:val="00E472B4"/>
    <w:rsid w:val="00E478A3"/>
    <w:rsid w:val="00E500F0"/>
    <w:rsid w:val="00E5221F"/>
    <w:rsid w:val="00E55C5C"/>
    <w:rsid w:val="00E56923"/>
    <w:rsid w:val="00E60990"/>
    <w:rsid w:val="00E61E68"/>
    <w:rsid w:val="00E630B4"/>
    <w:rsid w:val="00E63609"/>
    <w:rsid w:val="00E6497A"/>
    <w:rsid w:val="00E67BD3"/>
    <w:rsid w:val="00E71945"/>
    <w:rsid w:val="00E74720"/>
    <w:rsid w:val="00E771C6"/>
    <w:rsid w:val="00E80728"/>
    <w:rsid w:val="00E83B15"/>
    <w:rsid w:val="00E86895"/>
    <w:rsid w:val="00E868C2"/>
    <w:rsid w:val="00E875D1"/>
    <w:rsid w:val="00E87B1D"/>
    <w:rsid w:val="00E90A66"/>
    <w:rsid w:val="00E9394C"/>
    <w:rsid w:val="00E95542"/>
    <w:rsid w:val="00E962FF"/>
    <w:rsid w:val="00E96684"/>
    <w:rsid w:val="00EA09E0"/>
    <w:rsid w:val="00EA0BE6"/>
    <w:rsid w:val="00EA0DA2"/>
    <w:rsid w:val="00EA0FD3"/>
    <w:rsid w:val="00EA5A5C"/>
    <w:rsid w:val="00EA6628"/>
    <w:rsid w:val="00EA79E0"/>
    <w:rsid w:val="00EB029B"/>
    <w:rsid w:val="00EB3F89"/>
    <w:rsid w:val="00EB402B"/>
    <w:rsid w:val="00EB40B4"/>
    <w:rsid w:val="00EB5475"/>
    <w:rsid w:val="00EB5F3E"/>
    <w:rsid w:val="00EB665F"/>
    <w:rsid w:val="00EB7D7E"/>
    <w:rsid w:val="00EB7FF4"/>
    <w:rsid w:val="00EC2C54"/>
    <w:rsid w:val="00EC5613"/>
    <w:rsid w:val="00EC6EE1"/>
    <w:rsid w:val="00ED3365"/>
    <w:rsid w:val="00ED5166"/>
    <w:rsid w:val="00ED5403"/>
    <w:rsid w:val="00ED6680"/>
    <w:rsid w:val="00EE0869"/>
    <w:rsid w:val="00EE3A14"/>
    <w:rsid w:val="00EE5373"/>
    <w:rsid w:val="00EE559A"/>
    <w:rsid w:val="00EE76F7"/>
    <w:rsid w:val="00EF408F"/>
    <w:rsid w:val="00EF5BE3"/>
    <w:rsid w:val="00EF6A09"/>
    <w:rsid w:val="00EF6BAE"/>
    <w:rsid w:val="00EF7A79"/>
    <w:rsid w:val="00F01479"/>
    <w:rsid w:val="00F047B0"/>
    <w:rsid w:val="00F069CE"/>
    <w:rsid w:val="00F1000F"/>
    <w:rsid w:val="00F11EF0"/>
    <w:rsid w:val="00F13E46"/>
    <w:rsid w:val="00F14C88"/>
    <w:rsid w:val="00F23830"/>
    <w:rsid w:val="00F23C10"/>
    <w:rsid w:val="00F23EED"/>
    <w:rsid w:val="00F2435F"/>
    <w:rsid w:val="00F243CA"/>
    <w:rsid w:val="00F260A0"/>
    <w:rsid w:val="00F261F6"/>
    <w:rsid w:val="00F27113"/>
    <w:rsid w:val="00F2764A"/>
    <w:rsid w:val="00F30AE3"/>
    <w:rsid w:val="00F33016"/>
    <w:rsid w:val="00F33D11"/>
    <w:rsid w:val="00F34703"/>
    <w:rsid w:val="00F3649A"/>
    <w:rsid w:val="00F42758"/>
    <w:rsid w:val="00F427BA"/>
    <w:rsid w:val="00F45011"/>
    <w:rsid w:val="00F46F69"/>
    <w:rsid w:val="00F521DE"/>
    <w:rsid w:val="00F5285C"/>
    <w:rsid w:val="00F55EBC"/>
    <w:rsid w:val="00F567B2"/>
    <w:rsid w:val="00F57AFA"/>
    <w:rsid w:val="00F609D5"/>
    <w:rsid w:val="00F60CBE"/>
    <w:rsid w:val="00F62ED2"/>
    <w:rsid w:val="00F66E49"/>
    <w:rsid w:val="00F677DD"/>
    <w:rsid w:val="00F715D9"/>
    <w:rsid w:val="00F744AB"/>
    <w:rsid w:val="00F751E1"/>
    <w:rsid w:val="00F75641"/>
    <w:rsid w:val="00F828F3"/>
    <w:rsid w:val="00F82C42"/>
    <w:rsid w:val="00F83ACD"/>
    <w:rsid w:val="00F83E36"/>
    <w:rsid w:val="00F854CB"/>
    <w:rsid w:val="00F86571"/>
    <w:rsid w:val="00F93322"/>
    <w:rsid w:val="00F94E53"/>
    <w:rsid w:val="00F96C54"/>
    <w:rsid w:val="00F974C1"/>
    <w:rsid w:val="00F97B21"/>
    <w:rsid w:val="00FA1B20"/>
    <w:rsid w:val="00FA29B9"/>
    <w:rsid w:val="00FA3835"/>
    <w:rsid w:val="00FA6CB1"/>
    <w:rsid w:val="00FA71F7"/>
    <w:rsid w:val="00FA7BEC"/>
    <w:rsid w:val="00FB0081"/>
    <w:rsid w:val="00FB5221"/>
    <w:rsid w:val="00FC0599"/>
    <w:rsid w:val="00FC0E10"/>
    <w:rsid w:val="00FC163C"/>
    <w:rsid w:val="00FC3031"/>
    <w:rsid w:val="00FC54B7"/>
    <w:rsid w:val="00FC63D5"/>
    <w:rsid w:val="00FC6CF9"/>
    <w:rsid w:val="00FC7646"/>
    <w:rsid w:val="00FD0A35"/>
    <w:rsid w:val="00FD1E1D"/>
    <w:rsid w:val="00FD4F0B"/>
    <w:rsid w:val="00FD5FB1"/>
    <w:rsid w:val="00FD6A4E"/>
    <w:rsid w:val="00FE0286"/>
    <w:rsid w:val="00FE09E8"/>
    <w:rsid w:val="00FE2805"/>
    <w:rsid w:val="00FE531C"/>
    <w:rsid w:val="00FE5CCB"/>
    <w:rsid w:val="00FE7C2F"/>
    <w:rsid w:val="00FF35F8"/>
    <w:rsid w:val="00FF463C"/>
    <w:rsid w:val="00FF62E2"/>
    <w:rsid w:val="00FF6CCF"/>
    <w:rsid w:val="00FF79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v:textbox inset="5.85pt,.7pt,5.85pt,.7pt"/>
    </o:shapedefaults>
    <o:shapelayout v:ext="edit">
      <o:idmap v:ext="edit" data="2"/>
    </o:shapelayout>
  </w:shapeDefaults>
  <w:decimalSymbol w:val="."/>
  <w:listSeparator w:val=","/>
  <w14:docId w14:val="29583511"/>
  <w15:chartTrackingRefBased/>
  <w15:docId w15:val="{FC25D046-76F7-47D3-ADCC-C7D8E9406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F66C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jx-char">
    <w:name w:val="mjx-char"/>
    <w:basedOn w:val="a0"/>
    <w:rsid w:val="00001045"/>
  </w:style>
  <w:style w:type="paragraph" w:styleId="a3">
    <w:name w:val="List Paragraph"/>
    <w:basedOn w:val="a"/>
    <w:uiPriority w:val="34"/>
    <w:qFormat/>
    <w:rsid w:val="00746A13"/>
    <w:pPr>
      <w:ind w:leftChars="400" w:left="840"/>
    </w:pPr>
  </w:style>
  <w:style w:type="paragraph" w:styleId="a4">
    <w:name w:val="header"/>
    <w:basedOn w:val="a"/>
    <w:link w:val="a5"/>
    <w:uiPriority w:val="99"/>
    <w:unhideWhenUsed/>
    <w:rsid w:val="002A4536"/>
    <w:pPr>
      <w:tabs>
        <w:tab w:val="center" w:pos="4252"/>
        <w:tab w:val="right" w:pos="8504"/>
      </w:tabs>
      <w:snapToGrid w:val="0"/>
    </w:pPr>
  </w:style>
  <w:style w:type="character" w:customStyle="1" w:styleId="a5">
    <w:name w:val="ヘッダー (文字)"/>
    <w:basedOn w:val="a0"/>
    <w:link w:val="a4"/>
    <w:uiPriority w:val="99"/>
    <w:rsid w:val="002A4536"/>
  </w:style>
  <w:style w:type="paragraph" w:styleId="a6">
    <w:name w:val="footer"/>
    <w:basedOn w:val="a"/>
    <w:link w:val="a7"/>
    <w:uiPriority w:val="99"/>
    <w:unhideWhenUsed/>
    <w:rsid w:val="002A4536"/>
    <w:pPr>
      <w:tabs>
        <w:tab w:val="center" w:pos="4252"/>
        <w:tab w:val="right" w:pos="8504"/>
      </w:tabs>
      <w:snapToGrid w:val="0"/>
    </w:pPr>
  </w:style>
  <w:style w:type="character" w:customStyle="1" w:styleId="a7">
    <w:name w:val="フッター (文字)"/>
    <w:basedOn w:val="a0"/>
    <w:link w:val="a6"/>
    <w:uiPriority w:val="99"/>
    <w:rsid w:val="002A4536"/>
  </w:style>
  <w:style w:type="paragraph" w:customStyle="1" w:styleId="EndNoteBibliographyTitle">
    <w:name w:val="EndNote Bibliography Title"/>
    <w:basedOn w:val="a"/>
    <w:link w:val="EndNoteBibliographyTitle0"/>
    <w:rsid w:val="00976C1F"/>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976C1F"/>
    <w:rPr>
      <w:rFonts w:ascii="游明朝" w:eastAsia="游明朝" w:hAnsi="游明朝"/>
      <w:noProof/>
      <w:sz w:val="20"/>
    </w:rPr>
  </w:style>
  <w:style w:type="paragraph" w:customStyle="1" w:styleId="EndNoteBibliography">
    <w:name w:val="EndNote Bibliography"/>
    <w:basedOn w:val="a"/>
    <w:link w:val="EndNoteBibliography0"/>
    <w:rsid w:val="00976C1F"/>
    <w:rPr>
      <w:rFonts w:ascii="游明朝" w:eastAsia="游明朝" w:hAnsi="游明朝"/>
      <w:noProof/>
      <w:sz w:val="20"/>
    </w:rPr>
  </w:style>
  <w:style w:type="character" w:customStyle="1" w:styleId="EndNoteBibliography0">
    <w:name w:val="EndNote Bibliography (文字)"/>
    <w:basedOn w:val="a0"/>
    <w:link w:val="EndNoteBibliography"/>
    <w:rsid w:val="00976C1F"/>
    <w:rPr>
      <w:rFonts w:ascii="游明朝" w:eastAsia="游明朝" w:hAnsi="游明朝"/>
      <w:noProof/>
      <w:sz w:val="20"/>
    </w:rPr>
  </w:style>
  <w:style w:type="character" w:styleId="a8">
    <w:name w:val="annotation reference"/>
    <w:basedOn w:val="a0"/>
    <w:uiPriority w:val="99"/>
    <w:semiHidden/>
    <w:unhideWhenUsed/>
    <w:rsid w:val="00906ED1"/>
    <w:rPr>
      <w:sz w:val="18"/>
      <w:szCs w:val="18"/>
    </w:rPr>
  </w:style>
  <w:style w:type="paragraph" w:styleId="a9">
    <w:name w:val="annotation text"/>
    <w:basedOn w:val="a"/>
    <w:link w:val="aa"/>
    <w:uiPriority w:val="99"/>
    <w:unhideWhenUsed/>
    <w:rsid w:val="00906ED1"/>
    <w:pPr>
      <w:jc w:val="left"/>
    </w:pPr>
  </w:style>
  <w:style w:type="character" w:customStyle="1" w:styleId="aa">
    <w:name w:val="コメント文字列 (文字)"/>
    <w:basedOn w:val="a0"/>
    <w:link w:val="a9"/>
    <w:uiPriority w:val="99"/>
    <w:rsid w:val="00906ED1"/>
  </w:style>
  <w:style w:type="paragraph" w:styleId="ab">
    <w:name w:val="annotation subject"/>
    <w:basedOn w:val="a9"/>
    <w:next w:val="a9"/>
    <w:link w:val="ac"/>
    <w:uiPriority w:val="99"/>
    <w:semiHidden/>
    <w:unhideWhenUsed/>
    <w:rsid w:val="00906ED1"/>
    <w:rPr>
      <w:b/>
      <w:bCs/>
    </w:rPr>
  </w:style>
  <w:style w:type="character" w:customStyle="1" w:styleId="ac">
    <w:name w:val="コメント内容 (文字)"/>
    <w:basedOn w:val="aa"/>
    <w:link w:val="ab"/>
    <w:uiPriority w:val="99"/>
    <w:semiHidden/>
    <w:rsid w:val="00906ED1"/>
    <w:rPr>
      <w:b/>
      <w:bCs/>
    </w:rPr>
  </w:style>
  <w:style w:type="paragraph" w:styleId="ad">
    <w:name w:val="Revision"/>
    <w:hidden/>
    <w:uiPriority w:val="99"/>
    <w:semiHidden/>
    <w:rsid w:val="005D466E"/>
  </w:style>
  <w:style w:type="character" w:styleId="ae">
    <w:name w:val="Hyperlink"/>
    <w:basedOn w:val="a0"/>
    <w:uiPriority w:val="99"/>
    <w:unhideWhenUsed/>
    <w:rsid w:val="00FD1E1D"/>
    <w:rPr>
      <w:color w:val="0563C1" w:themeColor="hyperlink"/>
      <w:u w:val="single"/>
    </w:rPr>
  </w:style>
  <w:style w:type="character" w:customStyle="1" w:styleId="1">
    <w:name w:val="未解決のメンション1"/>
    <w:basedOn w:val="a0"/>
    <w:uiPriority w:val="99"/>
    <w:semiHidden/>
    <w:unhideWhenUsed/>
    <w:rsid w:val="00FD1E1D"/>
    <w:rPr>
      <w:color w:val="605E5C"/>
      <w:shd w:val="clear" w:color="auto" w:fill="E1DFDD"/>
    </w:rPr>
  </w:style>
  <w:style w:type="character" w:styleId="af">
    <w:name w:val="Placeholder Text"/>
    <w:basedOn w:val="a0"/>
    <w:uiPriority w:val="99"/>
    <w:semiHidden/>
    <w:rsid w:val="00485B56"/>
    <w:rPr>
      <w:color w:val="808080"/>
    </w:rPr>
  </w:style>
  <w:style w:type="paragraph" w:styleId="Web">
    <w:name w:val="Normal (Web)"/>
    <w:basedOn w:val="a"/>
    <w:uiPriority w:val="99"/>
    <w:semiHidden/>
    <w:unhideWhenUsed/>
    <w:rsid w:val="00B96668"/>
    <w:rPr>
      <w:rFonts w:ascii="Times New Roman" w:hAnsi="Times New Roman" w:cs="Times New Roman"/>
      <w:sz w:val="24"/>
      <w:szCs w:val="24"/>
    </w:rPr>
  </w:style>
  <w:style w:type="character" w:styleId="af0">
    <w:name w:val="FollowedHyperlink"/>
    <w:basedOn w:val="a0"/>
    <w:uiPriority w:val="99"/>
    <w:semiHidden/>
    <w:unhideWhenUsed/>
    <w:rsid w:val="002F7A5B"/>
    <w:rPr>
      <w:color w:val="954F72" w:themeColor="followedHyperlink"/>
      <w:u w:val="single"/>
    </w:rPr>
  </w:style>
  <w:style w:type="paragraph" w:styleId="af1">
    <w:name w:val="Balloon Text"/>
    <w:basedOn w:val="a"/>
    <w:link w:val="af2"/>
    <w:uiPriority w:val="99"/>
    <w:semiHidden/>
    <w:unhideWhenUsed/>
    <w:rsid w:val="003B2C16"/>
    <w:rPr>
      <w:rFonts w:ascii="Segoe UI" w:hAnsi="Segoe UI" w:cs="Segoe UI"/>
      <w:sz w:val="18"/>
      <w:szCs w:val="18"/>
    </w:rPr>
  </w:style>
  <w:style w:type="character" w:customStyle="1" w:styleId="af2">
    <w:name w:val="吹き出し (文字)"/>
    <w:basedOn w:val="a0"/>
    <w:link w:val="af1"/>
    <w:uiPriority w:val="99"/>
    <w:semiHidden/>
    <w:rsid w:val="003B2C16"/>
    <w:rPr>
      <w:rFonts w:ascii="Segoe UI" w:hAnsi="Segoe UI" w:cs="Segoe UI"/>
      <w:sz w:val="18"/>
      <w:szCs w:val="18"/>
    </w:rPr>
  </w:style>
  <w:style w:type="character" w:styleId="af3">
    <w:name w:val="Unresolved Mention"/>
    <w:basedOn w:val="a0"/>
    <w:uiPriority w:val="99"/>
    <w:semiHidden/>
    <w:unhideWhenUsed/>
    <w:rsid w:val="0073083E"/>
    <w:rPr>
      <w:color w:val="605E5C"/>
      <w:shd w:val="clear" w:color="auto" w:fill="E1DFDD"/>
    </w:rPr>
  </w:style>
  <w:style w:type="paragraph" w:styleId="af4">
    <w:name w:val="Date"/>
    <w:basedOn w:val="a"/>
    <w:next w:val="a"/>
    <w:link w:val="af5"/>
    <w:uiPriority w:val="99"/>
    <w:semiHidden/>
    <w:unhideWhenUsed/>
    <w:rsid w:val="00F260A0"/>
  </w:style>
  <w:style w:type="character" w:customStyle="1" w:styleId="af5">
    <w:name w:val="日付 (文字)"/>
    <w:basedOn w:val="a0"/>
    <w:link w:val="af4"/>
    <w:uiPriority w:val="99"/>
    <w:semiHidden/>
    <w:rsid w:val="00F260A0"/>
  </w:style>
  <w:style w:type="character" w:customStyle="1" w:styleId="fadeinm1hgl8">
    <w:name w:val="_fadein_m1hgl_8"/>
    <w:basedOn w:val="a0"/>
    <w:rsid w:val="00F260A0"/>
  </w:style>
  <w:style w:type="character" w:customStyle="1" w:styleId="inline-formula">
    <w:name w:val="inline-formula"/>
    <w:basedOn w:val="a0"/>
    <w:rsid w:val="00F260A0"/>
  </w:style>
  <w:style w:type="character" w:styleId="af6">
    <w:name w:val="Emphasis"/>
    <w:basedOn w:val="a0"/>
    <w:uiPriority w:val="20"/>
    <w:qFormat/>
    <w:rsid w:val="00F260A0"/>
    <w:rPr>
      <w:i/>
      <w:iCs/>
    </w:rPr>
  </w:style>
  <w:style w:type="character" w:styleId="af7">
    <w:name w:val="Strong"/>
    <w:basedOn w:val="a0"/>
    <w:uiPriority w:val="22"/>
    <w:qFormat/>
    <w:rsid w:val="009B3D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commatsci.2024.11284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333E93-4933-4CF9-ABF7-5B49F3BEB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1281</Words>
  <Characters>7303</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伊藤　一真</dc:creator>
  <cp:lastModifiedBy>伊藤　一真</cp:lastModifiedBy>
  <cp:revision>4</cp:revision>
  <dcterms:created xsi:type="dcterms:W3CDTF">2025-06-27T06:30:00Z</dcterms:created>
  <dcterms:modified xsi:type="dcterms:W3CDTF">2025-06-27T13:59:00Z</dcterms:modified>
</cp:coreProperties>
</file>